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7777777" w:rsidR="00A174CC" w:rsidRDefault="008815EE">
      <w:r>
        <w:rPr>
          <w:noProof/>
        </w:rPr>
        <w:drawing>
          <wp:anchor distT="0" distB="0" distL="114300" distR="114300" simplePos="0" relativeHeight="2" behindDoc="0" locked="0" layoutInCell="1" allowOverlap="1" wp14:anchorId="022C069D" wp14:editId="6E0667FC">
            <wp:simplePos x="0" y="0"/>
            <wp:positionH relativeFrom="column">
              <wp:posOffset>9525</wp:posOffset>
            </wp:positionH>
            <wp:positionV relativeFrom="paragraph">
              <wp:posOffset>55245</wp:posOffset>
            </wp:positionV>
            <wp:extent cx="1223010" cy="752475"/>
            <wp:effectExtent l="0" t="0" r="0" b="0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E66958E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08456F4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008BDE9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A6A637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F7038A3" w14:textId="77777777" w:rsidR="00A174CC" w:rsidRDefault="008815EE">
      <w:pPr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b/>
          <w:color w:val="000000"/>
        </w:rPr>
        <w:t>Part 1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ITLE, AUTHORS, APPROVALS, etc</w:t>
      </w:r>
    </w:p>
    <w:p w14:paraId="5F396E33" w14:textId="77777777" w:rsidR="00A174CC" w:rsidRDefault="00A174CC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072" w:type="dxa"/>
        <w:tblInd w:w="127" w:type="dxa"/>
        <w:tblLook w:val="04A0" w:firstRow="1" w:lastRow="0" w:firstColumn="1" w:lastColumn="0" w:noHBand="0" w:noVBand="1"/>
      </w:tblPr>
      <w:tblGrid>
        <w:gridCol w:w="3553"/>
        <w:gridCol w:w="4809"/>
        <w:gridCol w:w="710"/>
      </w:tblGrid>
      <w:tr w:rsidR="00A174CC" w14:paraId="6479468A" w14:textId="77777777">
        <w:tc>
          <w:tcPr>
            <w:tcW w:w="3553" w:type="dxa"/>
            <w:tcBorders>
              <w:top w:val="double" w:sz="4" w:space="0" w:color="000000"/>
              <w:left w:val="doub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9458214" w14:textId="77777777" w:rsidR="00A174CC" w:rsidRDefault="008815EE">
            <w:pPr>
              <w:pStyle w:val="Rientrocorpodeltesto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4809" w:type="dxa"/>
            <w:tcBorders>
              <w:top w:val="doub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A9C1428" w14:textId="34CFD9D4" w:rsidR="00A174CC" w:rsidRDefault="00163CCF">
            <w:pPr>
              <w:pStyle w:val="Rientrocorpodeltesto"/>
              <w:ind w:left="0" w:firstLine="0"/>
              <w:jc w:val="center"/>
              <w:rPr>
                <w:rFonts w:ascii="Arial" w:hAnsi="Arial" w:cs="Arial"/>
                <w:b/>
                <w:bCs/>
                <w:i/>
                <w:sz w:val="28"/>
                <w:szCs w:val="28"/>
              </w:rPr>
            </w:pPr>
            <w:r>
              <w:rPr>
                <w:rFonts w:ascii="Arial" w:hAnsi="Arial" w:cs="Arial"/>
                <w:b/>
                <w:bCs/>
                <w:color w:val="0000FF"/>
                <w:sz w:val="28"/>
                <w:szCs w:val="28"/>
              </w:rPr>
              <w:t>2023.015P</w:t>
            </w:r>
          </w:p>
        </w:tc>
        <w:tc>
          <w:tcPr>
            <w:tcW w:w="710" w:type="dxa"/>
            <w:tcBorders>
              <w:top w:val="double" w:sz="4" w:space="0" w:color="000000"/>
              <w:left w:val="sing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10BE02AC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</w:rPr>
            </w:pPr>
          </w:p>
        </w:tc>
      </w:tr>
      <w:tr w:rsidR="00A174CC" w14:paraId="0AD321B2" w14:textId="77777777">
        <w:tc>
          <w:tcPr>
            <w:tcW w:w="9072" w:type="dxa"/>
            <w:gridSpan w:val="3"/>
            <w:tcBorders>
              <w:left w:val="double" w:sz="4" w:space="0" w:color="000000"/>
              <w:right w:val="double" w:sz="4" w:space="0" w:color="000000"/>
            </w:tcBorders>
            <w:shd w:val="clear" w:color="auto" w:fill="auto"/>
          </w:tcPr>
          <w:p w14:paraId="1B9415F8" w14:textId="7E8E555B" w:rsidR="00A174CC" w:rsidRPr="000A146A" w:rsidRDefault="008815EE">
            <w:pPr>
              <w:spacing w:before="120"/>
              <w:rPr>
                <w:rFonts w:ascii="Arial" w:hAnsi="Arial" w:cs="Arial"/>
                <w:b/>
              </w:rPr>
            </w:pPr>
            <w:r w:rsidRPr="000A146A">
              <w:rPr>
                <w:rFonts w:ascii="Arial" w:hAnsi="Arial" w:cs="Arial"/>
                <w:b/>
              </w:rPr>
              <w:t>Short title:</w:t>
            </w:r>
            <w:r w:rsidRPr="000A146A">
              <w:rPr>
                <w:rFonts w:ascii="Arial" w:hAnsi="Arial" w:cs="Arial"/>
                <w:bCs/>
              </w:rPr>
              <w:t xml:space="preserve"> </w:t>
            </w:r>
            <w:r w:rsidR="004606EE">
              <w:rPr>
                <w:rFonts w:ascii="Arial" w:hAnsi="Arial" w:cs="Arial"/>
                <w:color w:val="000000" w:themeColor="text1"/>
                <w:sz w:val="22"/>
                <w:szCs w:val="22"/>
              </w:rPr>
              <w:t>R</w:t>
            </w:r>
            <w:r w:rsidR="00240D2E" w:rsidRPr="00EF1116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 xml:space="preserve">ename </w:t>
            </w:r>
            <w:r w:rsidR="00240D2E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520</w:t>
            </w:r>
            <w:r w:rsidR="00240D2E" w:rsidRPr="00EF1116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 xml:space="preserve"> species (</w:t>
            </w:r>
            <w:r w:rsidR="00240D2E" w:rsidRPr="00EF1116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Geplafuvirales</w:t>
            </w:r>
            <w:r w:rsidR="00240D2E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 xml:space="preserve">: </w:t>
            </w:r>
            <w:r w:rsidR="00240D2E" w:rsidRPr="00E164D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Ge</w:t>
            </w:r>
            <w:r w:rsidR="00240D2E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mini</w:t>
            </w:r>
            <w:r w:rsidR="00240D2E" w:rsidRPr="00E164D4">
              <w:rPr>
                <w:rFonts w:ascii="Arial" w:hAnsi="Arial" w:cs="Arial"/>
                <w:i/>
                <w:color w:val="000000" w:themeColor="text1"/>
                <w:sz w:val="22"/>
                <w:szCs w:val="22"/>
              </w:rPr>
              <w:t>viridae</w:t>
            </w:r>
            <w:r w:rsidR="00240D2E" w:rsidRPr="00EF1116">
              <w:rPr>
                <w:rFonts w:ascii="Arial" w:hAnsi="Arial" w:cs="Arial"/>
                <w:iCs/>
                <w:color w:val="000000" w:themeColor="text1"/>
                <w:sz w:val="22"/>
                <w:szCs w:val="22"/>
              </w:rPr>
              <w:t>)</w:t>
            </w:r>
          </w:p>
          <w:p w14:paraId="1B1B8BE9" w14:textId="77777777" w:rsidR="00A174CC" w:rsidRPr="000A146A" w:rsidRDefault="00A174CC">
            <w:pPr>
              <w:spacing w:before="120"/>
              <w:rPr>
                <w:rFonts w:ascii="Arial" w:hAnsi="Arial" w:cs="Arial"/>
                <w:b/>
              </w:rPr>
            </w:pPr>
          </w:p>
        </w:tc>
      </w:tr>
      <w:tr w:rsidR="00A174CC" w14:paraId="4DFE888B" w14:textId="77777777">
        <w:trPr>
          <w:trHeight w:val="245"/>
        </w:trPr>
        <w:tc>
          <w:tcPr>
            <w:tcW w:w="9072" w:type="dxa"/>
            <w:gridSpan w:val="3"/>
            <w:tcBorders>
              <w:left w:val="double" w:sz="4" w:space="0" w:color="000000"/>
              <w:bottom w:val="doub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60C0580B" w14:textId="77777777" w:rsidR="00A174CC" w:rsidRDefault="00A174CC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38C92193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(s) and email address(es)</w:t>
      </w: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4368"/>
        <w:gridCol w:w="4704"/>
      </w:tblGrid>
      <w:tr w:rsidR="00A174CC" w14:paraId="67E4419A" w14:textId="77777777" w:rsidTr="00163CCF">
        <w:tc>
          <w:tcPr>
            <w:tcW w:w="4368" w:type="dxa"/>
            <w:shd w:val="clear" w:color="auto" w:fill="auto"/>
          </w:tcPr>
          <w:p w14:paraId="6A08B607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Roumagnac, Philippe</w:t>
            </w:r>
          </w:p>
          <w:p w14:paraId="6B3C1803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Ascencio-Ibanez, Jose</w:t>
            </w:r>
          </w:p>
          <w:p w14:paraId="7B721363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Lett, Jean-Michel</w:t>
            </w:r>
          </w:p>
          <w:p w14:paraId="625EB72C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López-Lambertini, Paola M.</w:t>
            </w:r>
          </w:p>
          <w:p w14:paraId="66A5F6B6" w14:textId="744D515C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Martin, Darren</w:t>
            </w:r>
            <w:r w:rsidR="00A31F7F">
              <w:rPr>
                <w:rFonts w:ascii="Arial" w:hAnsi="Arial" w:cs="Arial"/>
                <w:sz w:val="22"/>
                <w:szCs w:val="22"/>
                <w:lang w:val="fr-FR"/>
              </w:rPr>
              <w:t xml:space="preserve"> P.</w:t>
            </w:r>
          </w:p>
          <w:p w14:paraId="07F69B42" w14:textId="77777777" w:rsidR="00EF630C" w:rsidRPr="007C7AC7" w:rsidRDefault="00EF630C" w:rsidP="00EF630C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7C7AC7">
              <w:rPr>
                <w:rFonts w:ascii="Arial" w:hAnsi="Arial" w:cs="Arial"/>
                <w:sz w:val="22"/>
                <w:szCs w:val="22"/>
                <w:lang w:val="it-IT"/>
              </w:rPr>
              <w:t>Navas-Castillo, Jesús</w:t>
            </w:r>
          </w:p>
          <w:p w14:paraId="1AAEDF1D" w14:textId="77777777" w:rsidR="00EF630C" w:rsidRPr="007C7AC7" w:rsidRDefault="00EF630C" w:rsidP="00EF630C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7C7AC7">
              <w:rPr>
                <w:rFonts w:ascii="Arial" w:hAnsi="Arial" w:cs="Arial"/>
                <w:sz w:val="22"/>
                <w:szCs w:val="22"/>
                <w:lang w:val="it-IT"/>
              </w:rPr>
              <w:t>Ribeiro, Simone</w:t>
            </w:r>
          </w:p>
          <w:p w14:paraId="41B20E7D" w14:textId="77777777" w:rsidR="00EF630C" w:rsidRPr="007C7AC7" w:rsidRDefault="00EF630C" w:rsidP="00EF630C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7C7AC7">
              <w:rPr>
                <w:rFonts w:ascii="Arial" w:hAnsi="Arial" w:cs="Arial"/>
                <w:sz w:val="22"/>
                <w:szCs w:val="22"/>
                <w:lang w:val="it-IT"/>
              </w:rPr>
              <w:t>Urbino, Cica</w:t>
            </w:r>
          </w:p>
          <w:p w14:paraId="66E298AA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Varsani, Arvind</w:t>
            </w:r>
          </w:p>
          <w:p w14:paraId="4C7A5642" w14:textId="1E07A7FF" w:rsidR="00A174C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Zerbini, F. Murilo</w:t>
            </w:r>
          </w:p>
          <w:p w14:paraId="5B4DA008" w14:textId="77777777" w:rsidR="00A174CC" w:rsidRDefault="00A174CC" w:rsidP="00EF630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704" w:type="dxa"/>
            <w:shd w:val="clear" w:color="auto" w:fill="auto"/>
          </w:tcPr>
          <w:p w14:paraId="35AEC765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philippe.roumagnac@cirad.fr</w:t>
            </w:r>
          </w:p>
          <w:p w14:paraId="0D243D45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jtascenc@ncsu.edu</w:t>
            </w:r>
          </w:p>
          <w:p w14:paraId="424F2FCC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lett@cirad.fr</w:t>
            </w:r>
          </w:p>
          <w:p w14:paraId="72E973A2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plopezlambertini@gmail.com</w:t>
            </w:r>
          </w:p>
          <w:p w14:paraId="0105F57B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darrenpatrickmartin@gmail.com</w:t>
            </w:r>
          </w:p>
          <w:p w14:paraId="5CA72B40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jnavas@eelm.csic.es</w:t>
            </w:r>
          </w:p>
          <w:p w14:paraId="14331F9A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simone.ribeiro@embrapa.br</w:t>
            </w:r>
          </w:p>
          <w:p w14:paraId="085024B9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cica.urbino@cirad.fr</w:t>
            </w:r>
          </w:p>
          <w:p w14:paraId="059D9584" w14:textId="77777777" w:rsidR="00EF630C" w:rsidRP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Arvind.varsani@asu.edu</w:t>
            </w:r>
          </w:p>
          <w:p w14:paraId="57E58F63" w14:textId="72231527" w:rsidR="00A174CC" w:rsidRDefault="00000000" w:rsidP="00EF630C">
            <w:pPr>
              <w:rPr>
                <w:rFonts w:ascii="Arial" w:hAnsi="Arial" w:cs="Arial"/>
                <w:sz w:val="22"/>
                <w:szCs w:val="22"/>
              </w:rPr>
            </w:pPr>
            <w:hyperlink r:id="rId8" w:history="1">
              <w:r w:rsidR="00EF630C" w:rsidRPr="00BA3FAA">
                <w:rPr>
                  <w:rStyle w:val="Collegamentoipertestuale"/>
                  <w:rFonts w:ascii="Arial" w:hAnsi="Arial" w:cs="Arial"/>
                  <w:sz w:val="22"/>
                  <w:szCs w:val="22"/>
                </w:rPr>
                <w:t>zerbini@ufv.br</w:t>
              </w:r>
            </w:hyperlink>
          </w:p>
          <w:p w14:paraId="4C0145EC" w14:textId="3487C6E2" w:rsidR="00EF630C" w:rsidRDefault="00EF630C" w:rsidP="00EF630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66BE9775" w14:textId="674997C0" w:rsidR="00A174CC" w:rsidRPr="00163CCF" w:rsidRDefault="008815EE">
      <w:pPr>
        <w:spacing w:before="120" w:after="120"/>
        <w:rPr>
          <w:rFonts w:ascii="Arial" w:hAnsi="Arial" w:cs="Arial"/>
          <w:color w:val="0000FF"/>
          <w:sz w:val="20"/>
          <w:szCs w:val="20"/>
        </w:rPr>
      </w:pPr>
      <w:r>
        <w:rPr>
          <w:rFonts w:ascii="Arial" w:hAnsi="Arial" w:cs="Arial"/>
          <w:b/>
        </w:rPr>
        <w:t>Author(s) institutional address(es) (optional)</w:t>
      </w: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:rsidRPr="007C7AC7" w14:paraId="3467A41D" w14:textId="77777777">
        <w:tc>
          <w:tcPr>
            <w:tcW w:w="9072" w:type="dxa"/>
            <w:shd w:val="clear" w:color="auto" w:fill="auto"/>
          </w:tcPr>
          <w:p w14:paraId="02D00DAA" w14:textId="2A30D6B4" w:rsidR="0054128D" w:rsidRDefault="0054128D" w:rsidP="00483508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CIRAD, UMR PHIM, Montpellier, France </w:t>
            </w:r>
            <w:r w:rsidRPr="00E164D4">
              <w:rPr>
                <w:rFonts w:ascii="Arial" w:hAnsi="Arial" w:cs="Arial"/>
                <w:sz w:val="22"/>
                <w:szCs w:val="22"/>
              </w:rPr>
              <w:t>[</w:t>
            </w:r>
            <w:r>
              <w:rPr>
                <w:rFonts w:ascii="Arial" w:hAnsi="Arial" w:cs="Arial"/>
                <w:sz w:val="22"/>
                <w:szCs w:val="22"/>
              </w:rPr>
              <w:t>PR and CU</w:t>
            </w:r>
            <w:r w:rsidRPr="00E164D4">
              <w:rPr>
                <w:rFonts w:ascii="Arial" w:hAnsi="Arial" w:cs="Arial"/>
                <w:sz w:val="22"/>
                <w:szCs w:val="22"/>
              </w:rPr>
              <w:t>]</w:t>
            </w:r>
          </w:p>
          <w:p w14:paraId="2EA972CF" w14:textId="5BBFC18D" w:rsidR="0054128D" w:rsidRDefault="00CE1C1D" w:rsidP="00CE1C1D">
            <w:pPr>
              <w:rPr>
                <w:rFonts w:ascii="Arial" w:hAnsi="Arial" w:cs="Arial"/>
                <w:sz w:val="22"/>
                <w:szCs w:val="22"/>
              </w:rPr>
            </w:pPr>
            <w:r w:rsidRPr="00CE1C1D">
              <w:rPr>
                <w:rFonts w:ascii="Arial" w:hAnsi="Arial" w:cs="Arial"/>
                <w:sz w:val="22"/>
                <w:szCs w:val="22"/>
              </w:rPr>
              <w:t>North Carolina State University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CE1C1D">
              <w:rPr>
                <w:rFonts w:ascii="Arial" w:hAnsi="Arial" w:cs="Arial"/>
                <w:sz w:val="22"/>
                <w:szCs w:val="22"/>
              </w:rPr>
              <w:t>Raleigh</w:t>
            </w:r>
            <w:r>
              <w:rPr>
                <w:rFonts w:ascii="Arial" w:hAnsi="Arial" w:cs="Arial"/>
                <w:sz w:val="22"/>
                <w:szCs w:val="22"/>
              </w:rPr>
              <w:t xml:space="preserve">, USA </w:t>
            </w:r>
            <w:r w:rsidRPr="00E164D4">
              <w:rPr>
                <w:rFonts w:ascii="Arial" w:hAnsi="Arial" w:cs="Arial"/>
                <w:sz w:val="22"/>
                <w:szCs w:val="22"/>
              </w:rPr>
              <w:t>[</w:t>
            </w:r>
            <w:r>
              <w:rPr>
                <w:rFonts w:ascii="Arial" w:hAnsi="Arial" w:cs="Arial"/>
                <w:sz w:val="22"/>
                <w:szCs w:val="22"/>
              </w:rPr>
              <w:t>JAI</w:t>
            </w:r>
            <w:r w:rsidRPr="00E164D4">
              <w:rPr>
                <w:rFonts w:ascii="Arial" w:hAnsi="Arial" w:cs="Arial"/>
                <w:sz w:val="22"/>
                <w:szCs w:val="22"/>
              </w:rPr>
              <w:t>]</w:t>
            </w:r>
          </w:p>
          <w:p w14:paraId="47893397" w14:textId="20DE7AFF" w:rsidR="0054128D" w:rsidRDefault="0054128D" w:rsidP="00483508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54128D">
              <w:rPr>
                <w:rFonts w:ascii="Arial" w:hAnsi="Arial" w:cs="Arial"/>
                <w:sz w:val="22"/>
                <w:szCs w:val="22"/>
                <w:lang w:val="fr-FR"/>
              </w:rPr>
              <w:t>CIRAD, UMR PVBMT, Saint Pierre de la Réunion, France [</w:t>
            </w:r>
            <w:r>
              <w:rPr>
                <w:rFonts w:ascii="Arial" w:hAnsi="Arial" w:cs="Arial"/>
                <w:sz w:val="22"/>
                <w:szCs w:val="22"/>
                <w:lang w:val="fr-FR"/>
              </w:rPr>
              <w:t>JML</w:t>
            </w:r>
            <w:r w:rsidRPr="0054128D">
              <w:rPr>
                <w:rFonts w:ascii="Arial" w:hAnsi="Arial" w:cs="Arial"/>
                <w:sz w:val="22"/>
                <w:szCs w:val="22"/>
                <w:lang w:val="fr-FR"/>
              </w:rPr>
              <w:t>]</w:t>
            </w:r>
          </w:p>
          <w:p w14:paraId="12215A89" w14:textId="51638E37" w:rsidR="00DE7E63" w:rsidRPr="0021004A" w:rsidRDefault="004B506F" w:rsidP="00483508">
            <w:pPr>
              <w:rPr>
                <w:rFonts w:ascii="Arial" w:hAnsi="Arial" w:cs="Arial"/>
                <w:sz w:val="22"/>
                <w:szCs w:val="22"/>
              </w:rPr>
            </w:pPr>
            <w:r w:rsidRPr="0021004A">
              <w:rPr>
                <w:rFonts w:ascii="Arial" w:hAnsi="Arial" w:cs="Arial"/>
                <w:sz w:val="22"/>
                <w:szCs w:val="22"/>
              </w:rPr>
              <w:t>INTA-CIAP-IPAVE, Universidad Nacional de Córdoba, Córdoba, Argentina [PMLL]</w:t>
            </w:r>
          </w:p>
          <w:p w14:paraId="699D1840" w14:textId="766DF8BF" w:rsidR="00DE7E63" w:rsidRPr="0021004A" w:rsidRDefault="0021004A" w:rsidP="00483508">
            <w:pPr>
              <w:rPr>
                <w:rFonts w:ascii="Arial" w:hAnsi="Arial" w:cs="Arial"/>
                <w:sz w:val="22"/>
                <w:szCs w:val="22"/>
              </w:rPr>
            </w:pPr>
            <w:r w:rsidRPr="0021004A">
              <w:rPr>
                <w:rFonts w:ascii="Arial" w:hAnsi="Arial" w:cs="Arial"/>
                <w:sz w:val="22"/>
                <w:szCs w:val="22"/>
              </w:rPr>
              <w:t>Institute of Infectious Disease and Molecular Medicine, University of Cape Town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21004A">
              <w:rPr>
                <w:rFonts w:ascii="Arial" w:hAnsi="Arial" w:cs="Arial"/>
                <w:sz w:val="22"/>
                <w:szCs w:val="22"/>
              </w:rPr>
              <w:t>Cape Town</w:t>
            </w:r>
            <w:r>
              <w:rPr>
                <w:rFonts w:ascii="Arial" w:hAnsi="Arial" w:cs="Arial"/>
                <w:sz w:val="22"/>
                <w:szCs w:val="22"/>
              </w:rPr>
              <w:t xml:space="preserve">, South Africa </w:t>
            </w:r>
            <w:r w:rsidRPr="0021004A">
              <w:rPr>
                <w:rFonts w:ascii="Arial" w:hAnsi="Arial" w:cs="Arial"/>
                <w:sz w:val="22"/>
                <w:szCs w:val="22"/>
              </w:rPr>
              <w:t>[</w:t>
            </w:r>
            <w:r>
              <w:rPr>
                <w:rFonts w:ascii="Arial" w:hAnsi="Arial" w:cs="Arial"/>
                <w:sz w:val="22"/>
                <w:szCs w:val="22"/>
              </w:rPr>
              <w:t>DPM</w:t>
            </w:r>
            <w:r w:rsidRPr="0021004A">
              <w:rPr>
                <w:rFonts w:ascii="Arial" w:hAnsi="Arial" w:cs="Arial"/>
                <w:sz w:val="22"/>
                <w:szCs w:val="22"/>
              </w:rPr>
              <w:t>]</w:t>
            </w:r>
          </w:p>
          <w:p w14:paraId="19DB9D30" w14:textId="0727B10C" w:rsidR="00DE7E63" w:rsidRPr="007C7AC7" w:rsidRDefault="00DE7E63" w:rsidP="00DE7E63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7C7AC7">
              <w:rPr>
                <w:rFonts w:ascii="Arial" w:hAnsi="Arial" w:cs="Arial"/>
                <w:sz w:val="22"/>
                <w:szCs w:val="22"/>
                <w:lang w:val="it-IT"/>
              </w:rPr>
              <w:t>Instituto de Hortofruticultura Subtropical y Mediterránea “La Mayora” (IHSM-UMA-CSIC), Málaga, Spain [JNC]</w:t>
            </w:r>
          </w:p>
          <w:p w14:paraId="7BE335C9" w14:textId="54A573BF" w:rsidR="00DE7E63" w:rsidRPr="007C7AC7" w:rsidRDefault="007A2174" w:rsidP="00483508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7C7AC7">
              <w:rPr>
                <w:rFonts w:ascii="Arial" w:hAnsi="Arial" w:cs="Arial"/>
                <w:sz w:val="22"/>
                <w:szCs w:val="22"/>
                <w:lang w:val="it-IT"/>
              </w:rPr>
              <w:t>Embrapa Recursos Genéticos e Biotecnologia, Brasília, Brazil [SR].</w:t>
            </w:r>
          </w:p>
          <w:p w14:paraId="253DFC87" w14:textId="0532A427" w:rsidR="00483508" w:rsidRPr="00E164D4" w:rsidRDefault="00483508" w:rsidP="00483508">
            <w:pPr>
              <w:rPr>
                <w:rFonts w:ascii="Arial" w:hAnsi="Arial" w:cs="Arial"/>
                <w:sz w:val="22"/>
                <w:szCs w:val="22"/>
              </w:rPr>
            </w:pPr>
            <w:r w:rsidRPr="00E164D4">
              <w:rPr>
                <w:rFonts w:ascii="Arial" w:hAnsi="Arial" w:cs="Arial"/>
                <w:sz w:val="22"/>
                <w:szCs w:val="22"/>
              </w:rPr>
              <w:t>The Biodesign Center for Fundamental and Applied Microbiomics, Center for Evolution and Medicine, School of Life Sciences, Arizona State University, Tempe,</w:t>
            </w:r>
          </w:p>
          <w:p w14:paraId="38C55B9D" w14:textId="23C98651" w:rsidR="00A174CC" w:rsidRPr="00021A7A" w:rsidRDefault="00483508" w:rsidP="00483508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021A7A">
              <w:rPr>
                <w:rFonts w:ascii="Arial" w:hAnsi="Arial" w:cs="Arial"/>
                <w:sz w:val="22"/>
                <w:szCs w:val="22"/>
                <w:lang w:val="fr-FR"/>
              </w:rPr>
              <w:t>Arizona, USA [AV]</w:t>
            </w:r>
          </w:p>
          <w:p w14:paraId="61DDAC9D" w14:textId="71D4A276" w:rsidR="00A174CC" w:rsidRPr="0095497D" w:rsidRDefault="0095497D" w:rsidP="0095497D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95497D">
              <w:rPr>
                <w:rFonts w:ascii="Arial" w:hAnsi="Arial" w:cs="Arial"/>
                <w:sz w:val="22"/>
                <w:szCs w:val="22"/>
                <w:lang w:val="fr-FR"/>
              </w:rPr>
              <w:t>Universidade Federal de Viçosa, Viçosa, Brasil</w:t>
            </w:r>
            <w:r>
              <w:rPr>
                <w:rFonts w:ascii="Arial" w:hAnsi="Arial" w:cs="Arial"/>
                <w:sz w:val="22"/>
                <w:szCs w:val="22"/>
                <w:lang w:val="fr-FR"/>
              </w:rPr>
              <w:t xml:space="preserve"> </w:t>
            </w:r>
            <w:r w:rsidRPr="0095497D">
              <w:rPr>
                <w:rFonts w:ascii="Arial" w:hAnsi="Arial" w:cs="Arial"/>
                <w:sz w:val="22"/>
                <w:szCs w:val="22"/>
                <w:lang w:val="fr-FR"/>
              </w:rPr>
              <w:t>[</w:t>
            </w:r>
            <w:r>
              <w:rPr>
                <w:rFonts w:ascii="Arial" w:hAnsi="Arial" w:cs="Arial"/>
                <w:sz w:val="22"/>
                <w:szCs w:val="22"/>
                <w:lang w:val="fr-FR"/>
              </w:rPr>
              <w:t>FMZ</w:t>
            </w:r>
            <w:r w:rsidRPr="0095497D">
              <w:rPr>
                <w:rFonts w:ascii="Arial" w:hAnsi="Arial" w:cs="Arial"/>
                <w:sz w:val="22"/>
                <w:szCs w:val="22"/>
                <w:lang w:val="fr-FR"/>
              </w:rPr>
              <w:t>]</w:t>
            </w:r>
          </w:p>
          <w:p w14:paraId="1033F5C1" w14:textId="77777777" w:rsidR="00A174CC" w:rsidRPr="0095497D" w:rsidRDefault="00A174CC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</w:p>
        </w:tc>
      </w:tr>
    </w:tbl>
    <w:p w14:paraId="070FAC7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rresponding author</w:t>
      </w: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:rsidRPr="000339EB" w14:paraId="5D211014" w14:textId="77777777">
        <w:tc>
          <w:tcPr>
            <w:tcW w:w="9072" w:type="dxa"/>
            <w:shd w:val="clear" w:color="auto" w:fill="auto"/>
          </w:tcPr>
          <w:p w14:paraId="09C17DBE" w14:textId="2B663E2E" w:rsidR="00A174CC" w:rsidRPr="00FF3ECC" w:rsidRDefault="00483508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Roumagnac, Philippe</w:t>
            </w:r>
            <w:r w:rsidR="00163CCF">
              <w:rPr>
                <w:rFonts w:ascii="Arial" w:hAnsi="Arial" w:cs="Arial"/>
                <w:sz w:val="22"/>
                <w:szCs w:val="22"/>
                <w:lang w:val="fr-FR"/>
              </w:rPr>
              <w:t xml:space="preserve"> (</w:t>
            </w:r>
            <w:r w:rsidR="00163CCF" w:rsidRPr="00163CCF">
              <w:rPr>
                <w:rFonts w:ascii="Arial" w:hAnsi="Arial" w:cs="Arial"/>
                <w:sz w:val="22"/>
                <w:szCs w:val="22"/>
                <w:lang w:val="fr-FR"/>
              </w:rPr>
              <w:t>philippe.roumagnac@cirad.fr</w:t>
            </w:r>
            <w:r w:rsidR="00163CCF">
              <w:rPr>
                <w:rFonts w:ascii="Arial" w:hAnsi="Arial" w:cs="Arial"/>
                <w:sz w:val="22"/>
                <w:szCs w:val="22"/>
                <w:lang w:val="fr-FR"/>
              </w:rPr>
              <w:t>)</w:t>
            </w:r>
          </w:p>
          <w:p w14:paraId="7F578F4A" w14:textId="77777777" w:rsidR="00437970" w:rsidRPr="00FF3ECC" w:rsidRDefault="00437970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</w:p>
        </w:tc>
      </w:tr>
    </w:tbl>
    <w:p w14:paraId="5872B56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List the ICTV Study Group(s) that have seen this proposal</w:t>
      </w:r>
    </w:p>
    <w:p w14:paraId="3A50F9C2" w14:textId="77777777" w:rsidR="00437970" w:rsidRDefault="00437970"/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0BD955D" w14:textId="77777777">
        <w:tc>
          <w:tcPr>
            <w:tcW w:w="9072" w:type="dxa"/>
            <w:shd w:val="clear" w:color="auto" w:fill="auto"/>
          </w:tcPr>
          <w:p w14:paraId="45F51824" w14:textId="221049AF" w:rsidR="00A174CC" w:rsidRDefault="006C4899">
            <w:pPr>
              <w:rPr>
                <w:rFonts w:ascii="Arial" w:hAnsi="Arial" w:cs="Arial"/>
                <w:sz w:val="22"/>
                <w:szCs w:val="22"/>
              </w:rPr>
            </w:pPr>
            <w:r w:rsidRPr="00163CCF">
              <w:rPr>
                <w:rFonts w:ascii="Arial" w:hAnsi="Arial" w:cs="Arial"/>
                <w:i/>
                <w:iCs/>
                <w:sz w:val="22"/>
                <w:szCs w:val="22"/>
              </w:rPr>
              <w:t>Geminiviridae</w:t>
            </w:r>
            <w:r w:rsidRPr="006C4899">
              <w:rPr>
                <w:rFonts w:ascii="Arial" w:hAnsi="Arial" w:cs="Arial"/>
                <w:sz w:val="22"/>
                <w:szCs w:val="22"/>
              </w:rPr>
              <w:t xml:space="preserve"> and </w:t>
            </w:r>
            <w:r w:rsidRPr="00163CCF">
              <w:rPr>
                <w:rFonts w:ascii="Arial" w:hAnsi="Arial" w:cs="Arial"/>
                <w:i/>
                <w:iCs/>
                <w:sz w:val="22"/>
                <w:szCs w:val="22"/>
              </w:rPr>
              <w:t>Tolecusatellitidae</w:t>
            </w:r>
            <w:r w:rsidRPr="006C4899">
              <w:rPr>
                <w:rFonts w:ascii="Arial" w:hAnsi="Arial" w:cs="Arial"/>
                <w:sz w:val="22"/>
                <w:szCs w:val="22"/>
              </w:rPr>
              <w:t xml:space="preserve"> Study Group</w:t>
            </w:r>
          </w:p>
          <w:p w14:paraId="208F33A9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417E8C0" w14:textId="7C77ACDC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ICTV </w:t>
      </w:r>
      <w:r w:rsidR="0037243A">
        <w:rPr>
          <w:rFonts w:ascii="Arial" w:hAnsi="Arial" w:cs="Arial"/>
          <w:b/>
        </w:rPr>
        <w:t>S</w:t>
      </w:r>
      <w:r>
        <w:rPr>
          <w:rFonts w:ascii="Arial" w:hAnsi="Arial" w:cs="Arial"/>
          <w:b/>
        </w:rPr>
        <w:t xml:space="preserve">tudy </w:t>
      </w:r>
      <w:r w:rsidR="0037243A">
        <w:rPr>
          <w:rFonts w:ascii="Arial" w:hAnsi="Arial" w:cs="Arial"/>
          <w:b/>
        </w:rPr>
        <w:t>G</w:t>
      </w:r>
      <w:r>
        <w:rPr>
          <w:rFonts w:ascii="Arial" w:hAnsi="Arial" w:cs="Arial"/>
          <w:b/>
        </w:rPr>
        <w:t>roup comments and response of proposer</w:t>
      </w:r>
    </w:p>
    <w:p w14:paraId="0D538D50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7D72A422" w14:textId="77777777">
        <w:tc>
          <w:tcPr>
            <w:tcW w:w="9072" w:type="dxa"/>
            <w:shd w:val="clear" w:color="auto" w:fill="auto"/>
          </w:tcPr>
          <w:p w14:paraId="71DD72AB" w14:textId="55FEFD3C" w:rsidR="00A174CC" w:rsidRDefault="006C489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Approved by the </w:t>
            </w:r>
            <w:r w:rsidRPr="00163CCF">
              <w:rPr>
                <w:rFonts w:ascii="Arial" w:hAnsi="Arial" w:cs="Arial"/>
                <w:i/>
                <w:iCs/>
                <w:sz w:val="22"/>
                <w:szCs w:val="22"/>
              </w:rPr>
              <w:t>Geminiviridae</w:t>
            </w:r>
            <w:r w:rsidRPr="006C4899">
              <w:rPr>
                <w:rFonts w:ascii="Arial" w:hAnsi="Arial" w:cs="Arial"/>
                <w:sz w:val="22"/>
                <w:szCs w:val="22"/>
              </w:rPr>
              <w:t xml:space="preserve"> and </w:t>
            </w:r>
            <w:r w:rsidRPr="00163CCF">
              <w:rPr>
                <w:rFonts w:ascii="Arial" w:hAnsi="Arial" w:cs="Arial"/>
                <w:i/>
                <w:iCs/>
                <w:sz w:val="22"/>
                <w:szCs w:val="22"/>
              </w:rPr>
              <w:t>Tolecusatellitidae</w:t>
            </w:r>
            <w:r w:rsidRPr="006C4899">
              <w:rPr>
                <w:rFonts w:ascii="Arial" w:hAnsi="Arial" w:cs="Arial"/>
                <w:sz w:val="22"/>
                <w:szCs w:val="22"/>
              </w:rPr>
              <w:t xml:space="preserve"> Study Grou</w:t>
            </w:r>
            <w:r w:rsidR="00163CCF">
              <w:rPr>
                <w:rFonts w:ascii="Arial" w:hAnsi="Arial" w:cs="Arial"/>
                <w:sz w:val="22"/>
                <w:szCs w:val="22"/>
              </w:rPr>
              <w:t>p</w:t>
            </w:r>
          </w:p>
          <w:p w14:paraId="57850587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073E55EA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368D6CB8" w14:textId="6B3DBA18" w:rsidR="0037243A" w:rsidRDefault="0037243A" w:rsidP="0037243A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ICTV Study Group votes on proposal</w:t>
      </w:r>
    </w:p>
    <w:p w14:paraId="4B508B7C" w14:textId="77777777" w:rsidR="0037243A" w:rsidRPr="000F51F4" w:rsidRDefault="0037243A" w:rsidP="0037243A">
      <w:pPr>
        <w:rPr>
          <w:rFonts w:ascii="Arial" w:hAnsi="Arial" w:cs="Arial"/>
          <w:color w:val="0000FF"/>
          <w:sz w:val="20"/>
          <w:szCs w:val="20"/>
          <w:u w:val="single"/>
        </w:rPr>
      </w:pPr>
    </w:p>
    <w:tbl>
      <w:tblPr>
        <w:tblStyle w:val="Grigliatabella"/>
        <w:tblW w:w="9072" w:type="dxa"/>
        <w:tblInd w:w="137" w:type="dxa"/>
        <w:tblLayout w:type="fixed"/>
        <w:tblLook w:val="04A0" w:firstRow="1" w:lastRow="0" w:firstColumn="1" w:lastColumn="0" w:noHBand="0" w:noVBand="1"/>
      </w:tblPr>
      <w:tblGrid>
        <w:gridCol w:w="2977"/>
        <w:gridCol w:w="1984"/>
        <w:gridCol w:w="1985"/>
        <w:gridCol w:w="2126"/>
      </w:tblGrid>
      <w:tr w:rsidR="0037243A" w14:paraId="7DCD6D13" w14:textId="565F9AE3" w:rsidTr="0037243A">
        <w:tc>
          <w:tcPr>
            <w:tcW w:w="2977" w:type="dxa"/>
            <w:vMerge w:val="restart"/>
            <w:shd w:val="clear" w:color="auto" w:fill="auto"/>
          </w:tcPr>
          <w:p w14:paraId="042D318C" w14:textId="1900F67B" w:rsidR="0037243A" w:rsidRDefault="0037243A" w:rsidP="000A0D80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Study </w:t>
            </w:r>
            <w:r w:rsidR="004F3196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oup</w:t>
            </w:r>
          </w:p>
        </w:tc>
        <w:tc>
          <w:tcPr>
            <w:tcW w:w="6095" w:type="dxa"/>
            <w:gridSpan w:val="3"/>
            <w:shd w:val="clear" w:color="auto" w:fill="auto"/>
          </w:tcPr>
          <w:p w14:paraId="2CC5EB5B" w14:textId="6311375D" w:rsidR="0037243A" w:rsidRDefault="0037243A" w:rsidP="0037243A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Number of member</w:t>
            </w:r>
            <w:r w:rsidR="000F51F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</w:tr>
      <w:tr w:rsidR="0037243A" w14:paraId="09ADD7D8" w14:textId="796C02A4" w:rsidTr="004F3196">
        <w:tc>
          <w:tcPr>
            <w:tcW w:w="2977" w:type="dxa"/>
            <w:vMerge/>
            <w:shd w:val="clear" w:color="auto" w:fill="auto"/>
          </w:tcPr>
          <w:p w14:paraId="4CDE6FC8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0C732B7E" w14:textId="10977B36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otes 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support</w:t>
            </w:r>
          </w:p>
        </w:tc>
        <w:tc>
          <w:tcPr>
            <w:tcW w:w="1985" w:type="dxa"/>
            <w:shd w:val="clear" w:color="auto" w:fill="auto"/>
          </w:tcPr>
          <w:p w14:paraId="39584077" w14:textId="5A1B6183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Votes against</w:t>
            </w:r>
          </w:p>
        </w:tc>
        <w:tc>
          <w:tcPr>
            <w:tcW w:w="2126" w:type="dxa"/>
          </w:tcPr>
          <w:p w14:paraId="3FAE5653" w14:textId="1C50F0C2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o vote</w:t>
            </w:r>
          </w:p>
        </w:tc>
      </w:tr>
      <w:tr w:rsidR="0037243A" w14:paraId="1702CDE1" w14:textId="10B24E51" w:rsidTr="004F3196">
        <w:tc>
          <w:tcPr>
            <w:tcW w:w="2977" w:type="dxa"/>
            <w:shd w:val="clear" w:color="auto" w:fill="auto"/>
          </w:tcPr>
          <w:p w14:paraId="1DA751C2" w14:textId="77777777" w:rsidR="006C4899" w:rsidRPr="00EF630C" w:rsidRDefault="006C4899" w:rsidP="006C4899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Roumagnac, Philippe</w:t>
            </w:r>
          </w:p>
          <w:p w14:paraId="36F846BC" w14:textId="77777777" w:rsidR="006C4899" w:rsidRPr="00EF630C" w:rsidRDefault="006C4899" w:rsidP="006C4899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Ascencio-Ibanez, Jose</w:t>
            </w:r>
          </w:p>
          <w:p w14:paraId="6DBE6A2B" w14:textId="77777777" w:rsidR="006C4899" w:rsidRPr="00EF630C" w:rsidRDefault="006C4899" w:rsidP="006C4899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Lett, Jean-Michel</w:t>
            </w:r>
          </w:p>
          <w:p w14:paraId="3CFBE596" w14:textId="77777777" w:rsidR="006C4899" w:rsidRPr="00EF630C" w:rsidRDefault="006C4899" w:rsidP="006C4899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López-Lambertini, Paola M.</w:t>
            </w:r>
          </w:p>
          <w:p w14:paraId="26A38FF9" w14:textId="77777777" w:rsidR="006C4899" w:rsidRPr="00EF630C" w:rsidRDefault="006C4899" w:rsidP="006C4899">
            <w:pPr>
              <w:rPr>
                <w:rFonts w:ascii="Arial" w:hAnsi="Arial" w:cs="Arial"/>
                <w:sz w:val="22"/>
                <w:szCs w:val="22"/>
                <w:lang w:val="fr-FR"/>
              </w:rPr>
            </w:pPr>
            <w:r w:rsidRPr="00EF630C">
              <w:rPr>
                <w:rFonts w:ascii="Arial" w:hAnsi="Arial" w:cs="Arial"/>
                <w:sz w:val="22"/>
                <w:szCs w:val="22"/>
                <w:lang w:val="fr-FR"/>
              </w:rPr>
              <w:t>Martin, Darren</w:t>
            </w:r>
          </w:p>
          <w:p w14:paraId="6BD70D2F" w14:textId="77777777" w:rsidR="006C4899" w:rsidRPr="007C7AC7" w:rsidRDefault="006C4899" w:rsidP="006C4899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7C7AC7">
              <w:rPr>
                <w:rFonts w:ascii="Arial" w:hAnsi="Arial" w:cs="Arial"/>
                <w:sz w:val="22"/>
                <w:szCs w:val="22"/>
                <w:lang w:val="it-IT"/>
              </w:rPr>
              <w:t>Navas-Castillo, Jesús</w:t>
            </w:r>
          </w:p>
          <w:p w14:paraId="3421BA16" w14:textId="77777777" w:rsidR="006C4899" w:rsidRPr="007C7AC7" w:rsidRDefault="006C4899" w:rsidP="006C4899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7C7AC7">
              <w:rPr>
                <w:rFonts w:ascii="Arial" w:hAnsi="Arial" w:cs="Arial"/>
                <w:sz w:val="22"/>
                <w:szCs w:val="22"/>
                <w:lang w:val="it-IT"/>
              </w:rPr>
              <w:t>Ribeiro, Simone</w:t>
            </w:r>
          </w:p>
          <w:p w14:paraId="0CECBB22" w14:textId="77777777" w:rsidR="006C4899" w:rsidRPr="007C7AC7" w:rsidRDefault="006C4899" w:rsidP="006C4899">
            <w:pPr>
              <w:rPr>
                <w:rFonts w:ascii="Arial" w:hAnsi="Arial" w:cs="Arial"/>
                <w:sz w:val="22"/>
                <w:szCs w:val="22"/>
                <w:lang w:val="it-IT"/>
              </w:rPr>
            </w:pPr>
            <w:r w:rsidRPr="007C7AC7">
              <w:rPr>
                <w:rFonts w:ascii="Arial" w:hAnsi="Arial" w:cs="Arial"/>
                <w:sz w:val="22"/>
                <w:szCs w:val="22"/>
                <w:lang w:val="it-IT"/>
              </w:rPr>
              <w:t>Urbino, Cica</w:t>
            </w:r>
          </w:p>
          <w:p w14:paraId="70D3B25C" w14:textId="77777777" w:rsidR="006C4899" w:rsidRPr="00EF630C" w:rsidRDefault="006C4899" w:rsidP="006C4899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Varsani, Arvind</w:t>
            </w:r>
          </w:p>
          <w:p w14:paraId="046E574E" w14:textId="77777777" w:rsidR="006C4899" w:rsidRDefault="006C4899" w:rsidP="006C4899">
            <w:pPr>
              <w:rPr>
                <w:rFonts w:ascii="Arial" w:hAnsi="Arial" w:cs="Arial"/>
                <w:sz w:val="22"/>
                <w:szCs w:val="22"/>
              </w:rPr>
            </w:pPr>
            <w:r w:rsidRPr="00EF630C">
              <w:rPr>
                <w:rFonts w:ascii="Arial" w:hAnsi="Arial" w:cs="Arial"/>
                <w:sz w:val="22"/>
                <w:szCs w:val="22"/>
              </w:rPr>
              <w:t>Zerbini, F. Murilo</w:t>
            </w:r>
          </w:p>
          <w:p w14:paraId="6D3E3F4D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6AEB6CBB" w14:textId="6EC7F919" w:rsidR="0037243A" w:rsidRDefault="006C4899" w:rsidP="000A0D80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4D1D07F9" w14:textId="4FA3FA2F" w:rsidR="006C4899" w:rsidRDefault="006C4899" w:rsidP="000A0D80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2171B70F" w14:textId="00EC73B2" w:rsidR="006C4899" w:rsidRDefault="006C4899" w:rsidP="006C489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0BE6732E" w14:textId="5F12F480" w:rsidR="006C4899" w:rsidRDefault="006C4899" w:rsidP="006C489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22DD664F" w14:textId="02F72A00" w:rsidR="006C4899" w:rsidRDefault="006C4899" w:rsidP="006C489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22AA99D3" w14:textId="69651216" w:rsidR="006C4899" w:rsidRDefault="006C4899" w:rsidP="006C489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05DC052E" w14:textId="241BB9CF" w:rsidR="006C4899" w:rsidRDefault="006C4899" w:rsidP="006C489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6A9144DE" w14:textId="52A2F5A3" w:rsidR="006C4899" w:rsidRDefault="006C4899" w:rsidP="000A0D80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620BD987" w14:textId="7B111D1A" w:rsidR="006C4899" w:rsidRDefault="006C4899" w:rsidP="006C489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05A0FBBF" w14:textId="55B883BA" w:rsidR="006C4899" w:rsidRDefault="006C4899" w:rsidP="000A0D80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  <w:p w14:paraId="080F51E8" w14:textId="7BA50AEC" w:rsidR="006C4899" w:rsidRDefault="006C4899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</w:tcPr>
          <w:p w14:paraId="4EC5D82B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23732184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7243A" w14:paraId="594F4C66" w14:textId="3CF379DD" w:rsidTr="004F3196">
        <w:tc>
          <w:tcPr>
            <w:tcW w:w="2977" w:type="dxa"/>
            <w:shd w:val="clear" w:color="auto" w:fill="auto"/>
          </w:tcPr>
          <w:p w14:paraId="61A0E590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7493A152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5" w:type="dxa"/>
            <w:shd w:val="clear" w:color="auto" w:fill="auto"/>
          </w:tcPr>
          <w:p w14:paraId="5EA0C916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6396F54A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320F9A0C" w14:textId="4548BB65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ity to use the name of a living person</w:t>
      </w:r>
    </w:p>
    <w:p w14:paraId="5489B35F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7939"/>
        <w:gridCol w:w="1133"/>
      </w:tblGrid>
      <w:tr w:rsidR="00A174CC" w14:paraId="34706E93" w14:textId="77777777">
        <w:tc>
          <w:tcPr>
            <w:tcW w:w="7938" w:type="dxa"/>
            <w:shd w:val="clear" w:color="auto" w:fill="auto"/>
          </w:tcPr>
          <w:p w14:paraId="41B3284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s any taxon name used here derived from that of a living person (Y/N)</w:t>
            </w:r>
          </w:p>
        </w:tc>
        <w:tc>
          <w:tcPr>
            <w:tcW w:w="1133" w:type="dxa"/>
            <w:shd w:val="clear" w:color="auto" w:fill="auto"/>
          </w:tcPr>
          <w:p w14:paraId="111D847D" w14:textId="3245D923" w:rsidR="00A174CC" w:rsidRPr="000A146A" w:rsidRDefault="00163CCF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</w:tc>
      </w:tr>
    </w:tbl>
    <w:p w14:paraId="584EDBF6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2692"/>
        <w:gridCol w:w="3403"/>
        <w:gridCol w:w="2977"/>
      </w:tblGrid>
      <w:tr w:rsidR="00A174CC" w14:paraId="69A0FA8F" w14:textId="77777777">
        <w:tc>
          <w:tcPr>
            <w:tcW w:w="2692" w:type="dxa"/>
            <w:shd w:val="clear" w:color="auto" w:fill="auto"/>
          </w:tcPr>
          <w:p w14:paraId="64594F0C" w14:textId="77777777" w:rsidR="00A174CC" w:rsidRDefault="008815EE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Taxon name</w:t>
            </w:r>
          </w:p>
        </w:tc>
        <w:tc>
          <w:tcPr>
            <w:tcW w:w="3403" w:type="dxa"/>
            <w:shd w:val="clear" w:color="auto" w:fill="auto"/>
          </w:tcPr>
          <w:p w14:paraId="513A61A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son from whom the name is derived</w:t>
            </w:r>
          </w:p>
        </w:tc>
        <w:tc>
          <w:tcPr>
            <w:tcW w:w="2977" w:type="dxa"/>
            <w:shd w:val="clear" w:color="auto" w:fill="auto"/>
          </w:tcPr>
          <w:p w14:paraId="47C19C96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mission attached (Y/N)</w:t>
            </w:r>
          </w:p>
        </w:tc>
      </w:tr>
      <w:tr w:rsidR="00A174CC" w14:paraId="52A6FFAE" w14:textId="77777777">
        <w:tc>
          <w:tcPr>
            <w:tcW w:w="2692" w:type="dxa"/>
            <w:shd w:val="clear" w:color="auto" w:fill="auto"/>
          </w:tcPr>
          <w:p w14:paraId="5FB93882" w14:textId="416FAD7A" w:rsidR="00A174CC" w:rsidRPr="00CB56CC" w:rsidRDefault="00CB56CC">
            <w:pPr>
              <w:rPr>
                <w:rFonts w:ascii="Arial" w:hAnsi="Arial" w:cs="Arial"/>
                <w:i/>
                <w:iCs/>
                <w:sz w:val="22"/>
                <w:szCs w:val="22"/>
              </w:rPr>
            </w:pPr>
            <w:r w:rsidRPr="00CB56CC">
              <w:rPr>
                <w:rFonts w:ascii="Arial" w:hAnsi="Arial" w:cs="Arial"/>
                <w:i/>
                <w:iCs/>
                <w:sz w:val="22"/>
                <w:szCs w:val="22"/>
              </w:rPr>
              <w:t>Begomovirus stanleyi</w:t>
            </w:r>
          </w:p>
        </w:tc>
        <w:tc>
          <w:tcPr>
            <w:tcW w:w="3403" w:type="dxa"/>
            <w:shd w:val="clear" w:color="auto" w:fill="auto"/>
          </w:tcPr>
          <w:p w14:paraId="5FB9B708" w14:textId="404C6680" w:rsidR="00A174CC" w:rsidRDefault="00CB56CC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John Stanley</w:t>
            </w:r>
          </w:p>
        </w:tc>
        <w:tc>
          <w:tcPr>
            <w:tcW w:w="2977" w:type="dxa"/>
            <w:shd w:val="clear" w:color="auto" w:fill="auto"/>
          </w:tcPr>
          <w:p w14:paraId="72AF85A5" w14:textId="3268405F" w:rsidR="00A174CC" w:rsidRDefault="00CB56CC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</w:t>
            </w:r>
          </w:p>
        </w:tc>
      </w:tr>
      <w:tr w:rsidR="00A174CC" w14:paraId="4FCDF398" w14:textId="77777777">
        <w:tc>
          <w:tcPr>
            <w:tcW w:w="2692" w:type="dxa"/>
            <w:shd w:val="clear" w:color="auto" w:fill="auto"/>
          </w:tcPr>
          <w:p w14:paraId="6BAB900C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2FC2146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4395403B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CC38749" w14:textId="77777777">
        <w:tc>
          <w:tcPr>
            <w:tcW w:w="2692" w:type="dxa"/>
            <w:shd w:val="clear" w:color="auto" w:fill="auto"/>
          </w:tcPr>
          <w:p w14:paraId="2B06F81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45687D7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54A15841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429D4EA" w14:textId="77777777" w:rsidR="00A174CC" w:rsidRDefault="00A174CC"/>
    <w:p w14:paraId="53D9BCDE" w14:textId="77777777" w:rsidR="00A174CC" w:rsidRDefault="008815E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bmission dates</w:t>
      </w: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4820"/>
        <w:gridCol w:w="4252"/>
      </w:tblGrid>
      <w:tr w:rsidR="00A174CC" w14:paraId="2D0E7698" w14:textId="77777777">
        <w:tc>
          <w:tcPr>
            <w:tcW w:w="4819" w:type="dxa"/>
            <w:shd w:val="clear" w:color="auto" w:fill="auto"/>
          </w:tcPr>
          <w:p w14:paraId="632F82C3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first submitted to SC Chair</w:t>
            </w:r>
          </w:p>
        </w:tc>
        <w:tc>
          <w:tcPr>
            <w:tcW w:w="4252" w:type="dxa"/>
            <w:shd w:val="clear" w:color="auto" w:fill="auto"/>
          </w:tcPr>
          <w:p w14:paraId="30B8652F" w14:textId="20FB612C" w:rsidR="00A174CC" w:rsidRDefault="006C4899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June </w:t>
            </w:r>
            <w:r w:rsidR="00A75645">
              <w:rPr>
                <w:rFonts w:ascii="Arial" w:hAnsi="Arial" w:cs="Arial"/>
                <w:sz w:val="22"/>
                <w:szCs w:val="22"/>
              </w:rPr>
              <w:t>23</w:t>
            </w:r>
            <w:r>
              <w:rPr>
                <w:rFonts w:ascii="Arial" w:hAnsi="Arial" w:cs="Arial"/>
                <w:sz w:val="22"/>
                <w:szCs w:val="22"/>
              </w:rPr>
              <w:t>th 2023</w:t>
            </w:r>
          </w:p>
        </w:tc>
      </w:tr>
      <w:tr w:rsidR="00A174CC" w14:paraId="41D8046A" w14:textId="77777777">
        <w:tc>
          <w:tcPr>
            <w:tcW w:w="4819" w:type="dxa"/>
            <w:shd w:val="clear" w:color="auto" w:fill="auto"/>
          </w:tcPr>
          <w:p w14:paraId="1EE879BD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of this revision (if different to above)</w:t>
            </w:r>
          </w:p>
        </w:tc>
        <w:tc>
          <w:tcPr>
            <w:tcW w:w="4252" w:type="dxa"/>
            <w:shd w:val="clear" w:color="auto" w:fill="auto"/>
          </w:tcPr>
          <w:p w14:paraId="57931D4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172E3080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CTV-EC comments and response of the proposer</w:t>
      </w: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F67D906" w14:textId="77777777">
        <w:tc>
          <w:tcPr>
            <w:tcW w:w="9072" w:type="dxa"/>
            <w:shd w:val="clear" w:color="auto" w:fill="auto"/>
          </w:tcPr>
          <w:p w14:paraId="3F5F4519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44EA9949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7707711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624F1866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1FF52469" w14:textId="77777777" w:rsidR="00A174CC" w:rsidRDefault="008815EE">
      <w:pPr>
        <w:pStyle w:val="Rientrocorpodeltesto"/>
        <w:spacing w:before="120" w:after="120"/>
        <w:ind w:left="0" w:firstLine="0"/>
        <w:rPr>
          <w:rFonts w:ascii="Arial" w:hAnsi="Arial" w:cs="Arial"/>
          <w:color w:val="000000"/>
          <w:sz w:val="20"/>
        </w:rPr>
      </w:pPr>
      <w:r>
        <w:rPr>
          <w:rFonts w:ascii="Arial" w:hAnsi="Arial" w:cs="Arial"/>
          <w:b/>
          <w:color w:val="000000"/>
          <w:szCs w:val="24"/>
        </w:rPr>
        <w:t>Part 2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NON-TAXONOMIC PROPOSAL</w:t>
      </w:r>
    </w:p>
    <w:p w14:paraId="1E9B1E6F" w14:textId="77777777" w:rsidR="00A174CC" w:rsidRDefault="008815EE">
      <w:pPr>
        <w:pStyle w:val="Rientrocorpodeltesto"/>
        <w:spacing w:before="120" w:after="120"/>
        <w:ind w:left="0" w:firstLine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Text of proposal</w:t>
      </w: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1009744B" w14:textId="77777777">
        <w:trPr>
          <w:trHeight w:val="4290"/>
        </w:trPr>
        <w:tc>
          <w:tcPr>
            <w:tcW w:w="9072" w:type="dxa"/>
            <w:shd w:val="clear" w:color="auto" w:fill="auto"/>
          </w:tcPr>
          <w:p w14:paraId="3FEB3E59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EC3B4BF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2D76A2D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D110B80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51F30E75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47E79FD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31AD6CC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7AF1B90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03C139C9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6D278A9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36BBE6A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0774CC3E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26CC1102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7DB55330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304553FF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  <w:p w14:paraId="6EB42557" w14:textId="77777777" w:rsidR="00A174CC" w:rsidRDefault="00A174CC">
            <w:pPr>
              <w:pStyle w:val="Rientrocorpodeltesto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</w:tc>
      </w:tr>
    </w:tbl>
    <w:p w14:paraId="55BF141F" w14:textId="77777777" w:rsidR="00A174CC" w:rsidRDefault="00A174CC"/>
    <w:p w14:paraId="1E73CFEA" w14:textId="77777777" w:rsidR="00A174CC" w:rsidRDefault="008815EE">
      <w:r>
        <w:br w:type="page"/>
      </w:r>
    </w:p>
    <w:p w14:paraId="5BFC1800" w14:textId="77777777" w:rsidR="00A174CC" w:rsidRDefault="008815EE">
      <w:pPr>
        <w:pStyle w:val="Rientrocorpodeltesto"/>
        <w:spacing w:before="120" w:after="120"/>
        <w:ind w:left="0" w:firstLine="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Cs w:val="24"/>
        </w:rPr>
        <w:lastRenderedPageBreak/>
        <w:t>Part 3</w:t>
      </w:r>
      <w:r>
        <w:rPr>
          <w:rFonts w:ascii="Arial" w:hAnsi="Arial" w:cs="Arial"/>
          <w:b/>
          <w:color w:val="000000"/>
          <w:sz w:val="22"/>
          <w:szCs w:val="22"/>
        </w:rPr>
        <w:t>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AXONOMIC PROPOSAL</w:t>
      </w:r>
    </w:p>
    <w:p w14:paraId="1943EDC9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Name of accompanying Excel module</w:t>
      </w: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23CC3CF3" w14:textId="77777777">
        <w:tc>
          <w:tcPr>
            <w:tcW w:w="9072" w:type="dxa"/>
            <w:shd w:val="clear" w:color="auto" w:fill="auto"/>
          </w:tcPr>
          <w:p w14:paraId="5E05E919" w14:textId="08BD2971" w:rsidR="00A174CC" w:rsidRDefault="00163CCF">
            <w:pPr>
              <w:spacing w:before="120" w:after="120"/>
              <w:rPr>
                <w:rFonts w:ascii="Arial" w:hAnsi="Arial" w:cs="Arial"/>
                <w:bCs/>
                <w:sz w:val="22"/>
                <w:szCs w:val="22"/>
              </w:rPr>
            </w:pPr>
            <w:r w:rsidRPr="00163CCF">
              <w:rPr>
                <w:rFonts w:ascii="Arial" w:hAnsi="Arial" w:cs="Arial"/>
                <w:bCs/>
                <w:sz w:val="22"/>
                <w:szCs w:val="22"/>
              </w:rPr>
              <w:t>2023.01</w:t>
            </w:r>
            <w:r>
              <w:rPr>
                <w:rFonts w:ascii="Arial" w:hAnsi="Arial" w:cs="Arial"/>
                <w:bCs/>
                <w:sz w:val="22"/>
                <w:szCs w:val="22"/>
              </w:rPr>
              <w:t>5</w:t>
            </w:r>
            <w:r w:rsidRPr="00163CCF">
              <w:rPr>
                <w:rFonts w:ascii="Arial" w:hAnsi="Arial" w:cs="Arial"/>
                <w:bCs/>
                <w:sz w:val="22"/>
                <w:szCs w:val="22"/>
              </w:rPr>
              <w:t>P.N.v1.Geminiviridae_</w:t>
            </w:r>
            <w:r>
              <w:rPr>
                <w:rFonts w:ascii="Arial" w:hAnsi="Arial" w:cs="Arial"/>
                <w:bCs/>
                <w:sz w:val="22"/>
                <w:szCs w:val="22"/>
              </w:rPr>
              <w:t>rename_sp</w:t>
            </w:r>
            <w:r w:rsidR="005417BB" w:rsidRPr="005417BB">
              <w:rPr>
                <w:rFonts w:ascii="Arial" w:hAnsi="Arial" w:cs="Arial"/>
                <w:bCs/>
                <w:sz w:val="22"/>
                <w:szCs w:val="22"/>
              </w:rPr>
              <w:t>.xlsx</w:t>
            </w:r>
          </w:p>
        </w:tc>
      </w:tr>
    </w:tbl>
    <w:p w14:paraId="70690697" w14:textId="77842326" w:rsidR="00A174CC" w:rsidRDefault="008815EE">
      <w:pPr>
        <w:spacing w:before="120" w:after="12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b/>
        </w:rPr>
        <w:t>Abstract</w:t>
      </w:r>
    </w:p>
    <w:tbl>
      <w:tblPr>
        <w:tblStyle w:val="Grigliatabella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9FD91A4" w14:textId="77777777">
        <w:tc>
          <w:tcPr>
            <w:tcW w:w="9072" w:type="dxa"/>
            <w:shd w:val="clear" w:color="auto" w:fill="auto"/>
          </w:tcPr>
          <w:p w14:paraId="464D9DF8" w14:textId="0637A9CB" w:rsidR="00A174CC" w:rsidRPr="00205F1A" w:rsidRDefault="00205F1A">
            <w:pPr>
              <w:rPr>
                <w:rFonts w:ascii="Arial" w:hAnsi="Arial" w:cs="Arial"/>
                <w:bCs/>
                <w:sz w:val="22"/>
                <w:szCs w:val="22"/>
              </w:rPr>
            </w:pPr>
            <w:r w:rsidRPr="00E164D4">
              <w:rPr>
                <w:rFonts w:ascii="Arial" w:hAnsi="Arial" w:cs="Arial"/>
                <w:sz w:val="22"/>
                <w:szCs w:val="22"/>
              </w:rPr>
              <w:t xml:space="preserve">The family </w:t>
            </w:r>
            <w:r w:rsidRPr="00E164D4">
              <w:rPr>
                <w:rFonts w:ascii="Arial" w:hAnsi="Arial" w:cs="Arial"/>
                <w:i/>
                <w:sz w:val="22"/>
                <w:szCs w:val="22"/>
              </w:rPr>
              <w:t>Ge</w:t>
            </w:r>
            <w:r>
              <w:rPr>
                <w:rFonts w:ascii="Arial" w:hAnsi="Arial" w:cs="Arial"/>
                <w:i/>
                <w:sz w:val="22"/>
                <w:szCs w:val="22"/>
              </w:rPr>
              <w:t>mini</w:t>
            </w:r>
            <w:r w:rsidRPr="00E164D4">
              <w:rPr>
                <w:rFonts w:ascii="Arial" w:hAnsi="Arial" w:cs="Arial"/>
                <w:i/>
                <w:sz w:val="22"/>
                <w:szCs w:val="22"/>
              </w:rPr>
              <w:t>viridae</w:t>
            </w:r>
            <w:r w:rsidRPr="00E164D4">
              <w:rPr>
                <w:rFonts w:ascii="Arial" w:hAnsi="Arial" w:cs="Arial"/>
                <w:sz w:val="22"/>
                <w:szCs w:val="22"/>
              </w:rPr>
              <w:t xml:space="preserve"> has </w:t>
            </w:r>
            <w:r>
              <w:rPr>
                <w:rFonts w:ascii="Arial" w:hAnsi="Arial" w:cs="Arial"/>
                <w:sz w:val="22"/>
                <w:szCs w:val="22"/>
              </w:rPr>
              <w:t>fourteen</w:t>
            </w:r>
            <w:r w:rsidRPr="00E164D4">
              <w:rPr>
                <w:rFonts w:ascii="Arial" w:hAnsi="Arial" w:cs="Arial"/>
                <w:sz w:val="22"/>
                <w:szCs w:val="22"/>
              </w:rPr>
              <w:t xml:space="preserve"> genera and </w:t>
            </w:r>
            <w:r>
              <w:rPr>
                <w:rFonts w:ascii="Arial" w:hAnsi="Arial" w:cs="Arial"/>
                <w:sz w:val="22"/>
                <w:szCs w:val="22"/>
              </w:rPr>
              <w:t>520</w:t>
            </w:r>
            <w:r w:rsidRPr="00E164D4">
              <w:rPr>
                <w:rFonts w:ascii="Arial" w:hAnsi="Arial" w:cs="Arial"/>
                <w:sz w:val="22"/>
                <w:szCs w:val="22"/>
              </w:rPr>
              <w:t xml:space="preserve"> species assigned to these genera. We propose </w:t>
            </w:r>
            <w:r>
              <w:rPr>
                <w:rFonts w:ascii="Arial" w:hAnsi="Arial" w:cs="Arial"/>
                <w:sz w:val="22"/>
                <w:szCs w:val="22"/>
              </w:rPr>
              <w:t xml:space="preserve">to </w:t>
            </w:r>
            <w:r w:rsidRPr="00E164D4">
              <w:rPr>
                <w:rFonts w:ascii="Arial" w:hAnsi="Arial" w:cs="Arial"/>
                <w:sz w:val="22"/>
                <w:szCs w:val="22"/>
              </w:rPr>
              <w:t xml:space="preserve">convert the names of the established species to </w:t>
            </w:r>
            <w:r>
              <w:rPr>
                <w:rFonts w:ascii="Arial" w:hAnsi="Arial" w:cs="Arial"/>
                <w:sz w:val="22"/>
                <w:szCs w:val="22"/>
              </w:rPr>
              <w:t xml:space="preserve">the </w:t>
            </w:r>
            <w:r w:rsidRPr="00E164D4">
              <w:rPr>
                <w:rFonts w:ascii="Arial" w:hAnsi="Arial" w:cs="Arial"/>
                <w:sz w:val="22"/>
                <w:szCs w:val="22"/>
              </w:rPr>
              <w:t>“Genus + freeform epithet” binomial system.</w:t>
            </w:r>
          </w:p>
          <w:p w14:paraId="2AB201D8" w14:textId="77777777" w:rsidR="00A174CC" w:rsidRDefault="00A174CC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5FC8EFB5" w14:textId="77777777" w:rsidR="00A174CC" w:rsidRDefault="008815EE">
      <w:pPr>
        <w:pStyle w:val="Rientrocorpodeltesto"/>
        <w:spacing w:before="120" w:after="120"/>
        <w:ind w:left="0" w:firstLine="0"/>
        <w:rPr>
          <w:b/>
          <w:szCs w:val="24"/>
        </w:rPr>
      </w:pPr>
      <w:r>
        <w:rPr>
          <w:rFonts w:ascii="Arial" w:hAnsi="Arial" w:cs="Arial"/>
          <w:b/>
          <w:color w:val="000000"/>
          <w:szCs w:val="24"/>
        </w:rPr>
        <w:t>Text of proposal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174CC" w14:paraId="15A4B8D2" w14:textId="77777777">
        <w:trPr>
          <w:trHeight w:val="1566"/>
        </w:trPr>
        <w:tc>
          <w:tcPr>
            <w:tcW w:w="9228" w:type="dxa"/>
            <w:shd w:val="clear" w:color="auto" w:fill="auto"/>
          </w:tcPr>
          <w:p w14:paraId="3F2A00F5" w14:textId="6C002A95" w:rsidR="00A174CC" w:rsidRDefault="00A174CC">
            <w:pPr>
              <w:pStyle w:val="Rientrocorpodeltesto"/>
              <w:spacing w:after="120"/>
              <w:rPr>
                <w:rFonts w:ascii="Arial" w:hAnsi="Arial" w:cs="Arial"/>
                <w:color w:val="0000FF"/>
                <w:sz w:val="20"/>
              </w:rPr>
            </w:pPr>
          </w:p>
          <w:tbl>
            <w:tblPr>
              <w:tblStyle w:val="Grigliatabella"/>
              <w:tblW w:w="9002" w:type="dxa"/>
              <w:tblLook w:val="04A0" w:firstRow="1" w:lastRow="0" w:firstColumn="1" w:lastColumn="0" w:noHBand="0" w:noVBand="1"/>
            </w:tblPr>
            <w:tblGrid>
              <w:gridCol w:w="9002"/>
            </w:tblGrid>
            <w:tr w:rsidR="00A174CC" w14:paraId="195FC3CF" w14:textId="77777777">
              <w:tc>
                <w:tcPr>
                  <w:tcW w:w="9002" w:type="dxa"/>
                  <w:shd w:val="clear" w:color="auto" w:fill="auto"/>
                </w:tcPr>
                <w:p w14:paraId="37CCE9E6" w14:textId="07635A78" w:rsidR="006B3762" w:rsidRPr="006B3762" w:rsidRDefault="006B3762" w:rsidP="006B3762">
                  <w:pPr>
                    <w:spacing w:before="120" w:after="120"/>
                    <w:rPr>
                      <w:rFonts w:ascii="Arial" w:hAnsi="Arial" w:cs="Arial"/>
                      <w:bCs/>
                      <w:sz w:val="22"/>
                      <w:szCs w:val="22"/>
                    </w:rPr>
                  </w:pP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The family </w:t>
                  </w:r>
                  <w:r w:rsidRPr="006B3762">
                    <w:rPr>
                      <w:rFonts w:ascii="Arial" w:hAnsi="Arial" w:cs="Arial"/>
                      <w:bCs/>
                      <w:i/>
                      <w:iCs/>
                      <w:sz w:val="22"/>
                      <w:szCs w:val="22"/>
                    </w:rPr>
                    <w:t>Geminiviridae</w:t>
                  </w: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includes plant-infecting viruses </w:t>
                  </w:r>
                  <w:r>
                    <w:rPr>
                      <w:rFonts w:ascii="Arial" w:hAnsi="Arial" w:cs="Arial"/>
                      <w:bCs/>
                      <w:sz w:val="22"/>
                      <w:szCs w:val="22"/>
                    </w:rPr>
                    <w:t>with</w:t>
                  </w: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mono- or bipartite circular single-stranded DNA genomes of 2.5–5.2 kb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begin">
                      <w:fldData xml:space="preserve">PEVuZE5vdGU+PENpdGU+PEF1dGhvcj5GaWFsbG8tT2xpdsOpPC9BdXRob3I+PFllYXI+MjAyMTwv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</w:fldData>
                    </w:fldCha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instrText xml:space="preserve"> ADDIN EN.CITE </w:instrTex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begin">
                      <w:fldData xml:space="preserve">PEVuZE5vdGU+PENpdGU+PEF1dGhvcj5GaWFsbG8tT2xpdsOpPC9BdXRob3I+PFllYXI+MjAyMTwv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</w:fldData>
                    </w:fldCha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instrText xml:space="preserve"> ADDIN EN.CITE.DATA </w:instrTex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end"/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separate"/>
                  </w:r>
                  <w:r w:rsidR="00A01C0C">
                    <w:rPr>
                      <w:rFonts w:ascii="Arial" w:hAnsi="Arial" w:cs="Arial"/>
                      <w:bCs/>
                      <w:noProof/>
                      <w:sz w:val="22"/>
                      <w:szCs w:val="22"/>
                    </w:rPr>
                    <w:t>[1]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end"/>
                  </w:r>
                  <w:r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. </w:t>
                  </w: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>Geminiviruses have a unique particle morphology of</w:t>
                  </w:r>
                  <w:r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</w:t>
                  </w: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>twinned (geminate) icosahedra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begin">
                      <w:fldData xml:space="preserve">PEVuZE5vdGU+PENpdGU+PEF1dGhvcj5GaWFsbG8tT2xpdsOpPC9BdXRob3I+PFllYXI+MjAyMTwv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</w:fldData>
                    </w:fldCha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instrText xml:space="preserve"> ADDIN EN.CITE </w:instrTex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begin">
                      <w:fldData xml:space="preserve">PEVuZE5vdGU+PENpdGU+PEF1dGhvcj5GaWFsbG8tT2xpdsOpPC9BdXRob3I+PFllYXI+MjAyMTwv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</w:fldData>
                    </w:fldCha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instrText xml:space="preserve"> ADDIN EN.CITE.DATA </w:instrTex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end"/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separate"/>
                  </w:r>
                  <w:r w:rsidR="00A01C0C">
                    <w:rPr>
                      <w:rFonts w:ascii="Arial" w:hAnsi="Arial" w:cs="Arial"/>
                      <w:bCs/>
                      <w:noProof/>
                      <w:sz w:val="22"/>
                      <w:szCs w:val="22"/>
                    </w:rPr>
                    <w:t>[1]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end"/>
                  </w: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. </w:t>
                  </w:r>
                  <w:r>
                    <w:rPr>
                      <w:rFonts w:ascii="Arial" w:hAnsi="Arial" w:cs="Arial"/>
                      <w:bCs/>
                      <w:sz w:val="22"/>
                      <w:szCs w:val="22"/>
                    </w:rPr>
                    <w:t>Fourteen</w:t>
                  </w: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genera within the family </w:t>
                  </w:r>
                  <w:r w:rsidRPr="006B3762">
                    <w:rPr>
                      <w:rFonts w:ascii="Arial" w:hAnsi="Arial" w:cs="Arial"/>
                      <w:bCs/>
                      <w:i/>
                      <w:iCs/>
                      <w:sz w:val="22"/>
                      <w:szCs w:val="22"/>
                    </w:rPr>
                    <w:t>Geminiviridae</w:t>
                  </w: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</w:t>
                  </w:r>
                  <w:r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have so far been </w:t>
                  </w:r>
                  <w:r w:rsidRPr="006B3762">
                    <w:rPr>
                      <w:rFonts w:ascii="Arial" w:hAnsi="Arial" w:cs="Arial"/>
                      <w:bCs/>
                      <w:sz w:val="22"/>
                      <w:szCs w:val="22"/>
                    </w:rPr>
                    <w:t>established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t xml:space="preserve"> 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begin">
                      <w:fldData xml:space="preserve">PEVuZE5vdGU+PENpdGU+PEF1dGhvcj5Sb3VtYWduYWM8L0F1dGhvcj48WWVhcj4yMDIxPC9ZZWFy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</w:fldData>
                    </w:fldCha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instrText xml:space="preserve"> ADDIN EN.CITE </w:instrTex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begin">
                      <w:fldData xml:space="preserve">PEVuZE5vdGU+PENpdGU+PEF1dGhvcj5Sb3VtYWduYWM8L0F1dGhvcj48WWVhcj4yMDIxPC9ZZWFy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</w:fldData>
                    </w:fldCha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instrText xml:space="preserve"> ADDIN EN.CITE.DATA </w:instrTex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end"/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separate"/>
                  </w:r>
                  <w:r w:rsidR="00A01C0C">
                    <w:rPr>
                      <w:rFonts w:ascii="Arial" w:hAnsi="Arial" w:cs="Arial"/>
                      <w:bCs/>
                      <w:noProof/>
                      <w:sz w:val="22"/>
                      <w:szCs w:val="22"/>
                    </w:rPr>
                    <w:t>[2]</w:t>
                  </w:r>
                  <w:r w:rsidR="00A01C0C">
                    <w:rPr>
                      <w:rFonts w:ascii="Arial" w:hAnsi="Arial" w:cs="Arial"/>
                      <w:bCs/>
                      <w:sz w:val="22"/>
                      <w:szCs w:val="22"/>
                    </w:rPr>
                    <w:fldChar w:fldCharType="end"/>
                  </w:r>
                  <w:r>
                    <w:rPr>
                      <w:rFonts w:ascii="Arial" w:hAnsi="Arial" w:cs="Arial"/>
                      <w:bCs/>
                      <w:sz w:val="22"/>
                      <w:szCs w:val="22"/>
                    </w:rPr>
                    <w:t>, including:</w:t>
                  </w:r>
                </w:p>
                <w:p w14:paraId="0FF9EDE7" w14:textId="02286959" w:rsid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</w:p>
                <w:p w14:paraId="06337A63" w14:textId="17014C0B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Becurto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3 species)</w:t>
                  </w:r>
                </w:p>
                <w:p w14:paraId="2D4A3EE9" w14:textId="6C024E0B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Begomo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445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21315167" w14:textId="4F9E0034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Capula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4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75553EFD" w14:textId="2DA66DBC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Citloda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4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67A039ED" w14:textId="4ED3037F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Curto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3 species)</w:t>
                  </w:r>
                </w:p>
                <w:p w14:paraId="3A4A1CC7" w14:textId="1444C9F7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Eragro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1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1717C5A8" w14:textId="19879236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Grablo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3 species)</w:t>
                  </w:r>
                </w:p>
                <w:p w14:paraId="18FFFCF3" w14:textId="0100F025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Maldo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3 species)</w:t>
                  </w:r>
                </w:p>
                <w:p w14:paraId="50AC892D" w14:textId="1026498F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Mastre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45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7418F633" w14:textId="7215417B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Mulcrile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2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32A172C6" w14:textId="600892E7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Opun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1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76BFB809" w14:textId="2F4EE462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Topile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2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7406D7AA" w14:textId="07D97F53" w:rsidR="00836400" w:rsidRPr="00836400" w:rsidRDefault="00836400" w:rsidP="006B3762">
                  <w:pP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Topocu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1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species)</w:t>
                  </w:r>
                </w:p>
                <w:p w14:paraId="2B4D7655" w14:textId="1209D669" w:rsidR="00A174CC" w:rsidRDefault="00836400" w:rsidP="00836400">
                  <w:pP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  <w:r w:rsidRPr="00836400"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>Turncurtovirus</w:t>
                  </w:r>
                  <w:r>
                    <w:rPr>
                      <w:rFonts w:ascii="Arial" w:hAnsi="Arial" w:cs="Arial"/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(3 species)</w:t>
                  </w:r>
                </w:p>
                <w:p w14:paraId="55C16F06" w14:textId="77777777" w:rsidR="00A174CC" w:rsidRDefault="00A174CC">
                  <w:pP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</w:p>
                <w:p w14:paraId="5F5109F5" w14:textId="41F8381D" w:rsidR="00607ED6" w:rsidRPr="00E164D4" w:rsidRDefault="00607ED6" w:rsidP="00607ED6">
                  <w:pP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</w:pP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Here we first propose to change the names of the currently established species </w:t>
                  </w:r>
                  <w:r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adopting the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E164D4">
                    <w:rPr>
                      <w:rFonts w:ascii="Arial" w:hAnsi="Arial" w:cs="Arial"/>
                      <w:sz w:val="22"/>
                      <w:szCs w:val="22"/>
                    </w:rPr>
                    <w:t xml:space="preserve">binomial </w:t>
                  </w:r>
                  <w:r w:rsidRPr="00E164D4">
                    <w:rPr>
                      <w:rFonts w:ascii="Arial" w:hAnsi="Arial" w:cs="Arial"/>
                      <w:color w:val="000000" w:themeColor="text1"/>
                      <w:sz w:val="22"/>
                      <w:szCs w:val="22"/>
                    </w:rPr>
                    <w:t>system using a “</w:t>
                  </w:r>
                  <w:r w:rsidRPr="00E164D4">
                    <w:rPr>
                      <w:rFonts w:ascii="Arial" w:hAnsi="Arial" w:cs="Arial"/>
                      <w:sz w:val="22"/>
                      <w:szCs w:val="22"/>
                    </w:rPr>
                    <w:t>Genus + freeform epithet”. We have summarized the changes we propose to the names in Table 1.</w:t>
                  </w:r>
                </w:p>
                <w:p w14:paraId="5029904B" w14:textId="77777777" w:rsidR="00A174CC" w:rsidRDefault="00A174CC">
                  <w:pP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</w:p>
                <w:p w14:paraId="65917C70" w14:textId="77777777" w:rsidR="00A174CC" w:rsidRDefault="00A174CC">
                  <w:pPr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</w:p>
              </w:tc>
            </w:tr>
          </w:tbl>
          <w:p w14:paraId="09E79DFD" w14:textId="77777777" w:rsidR="00A174CC" w:rsidRDefault="00A174CC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14:paraId="6B5315D2" w14:textId="77777777" w:rsidR="00A174CC" w:rsidRDefault="008815EE">
      <w:pPr>
        <w:pStyle w:val="Rientrocorpodeltesto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>
        <w:rPr>
          <w:rFonts w:ascii="Arial" w:hAnsi="Arial" w:cs="Arial"/>
          <w:b/>
          <w:color w:val="000000"/>
          <w:szCs w:val="24"/>
        </w:rPr>
        <w:t>Supporting evidence</w:t>
      </w:r>
    </w:p>
    <w:p w14:paraId="574FE57D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tbl>
      <w:tblPr>
        <w:tblW w:w="902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93"/>
        <w:gridCol w:w="1858"/>
        <w:gridCol w:w="1920"/>
        <w:gridCol w:w="2460"/>
        <w:gridCol w:w="1795"/>
      </w:tblGrid>
      <w:tr w:rsidR="009D3369" w:rsidRPr="009D3369" w14:paraId="353A4640" w14:textId="77777777" w:rsidTr="009D3369">
        <w:trPr>
          <w:trHeight w:val="340"/>
        </w:trPr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54E303" w14:textId="77777777" w:rsidR="009D3369" w:rsidRPr="009D3369" w:rsidRDefault="009D3369" w:rsidP="009D3369">
            <w:pPr>
              <w:rPr>
                <w:rFonts w:ascii="Arial Narrow" w:hAnsi="Arial Narrow" w:cs="Calibri"/>
                <w:b/>
                <w:b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b/>
                <w:bCs/>
                <w:color w:val="000000"/>
                <w:sz w:val="14"/>
                <w:szCs w:val="14"/>
                <w:lang w:eastAsia="fr-FR"/>
              </w:rPr>
              <w:t>Genus</w:t>
            </w:r>
          </w:p>
        </w:tc>
        <w:tc>
          <w:tcPr>
            <w:tcW w:w="185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95C9A0" w14:textId="77777777" w:rsidR="009D3369" w:rsidRPr="009D3369" w:rsidRDefault="009D3369" w:rsidP="009D3369">
            <w:pPr>
              <w:rPr>
                <w:rFonts w:ascii="Arial Narrow" w:hAnsi="Arial Narrow" w:cs="Calibri"/>
                <w:b/>
                <w:b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b/>
                <w:bCs/>
                <w:color w:val="000000"/>
                <w:sz w:val="14"/>
                <w:szCs w:val="14"/>
                <w:lang w:eastAsia="fr-FR"/>
              </w:rPr>
              <w:t>Proposed species name</w:t>
            </w:r>
          </w:p>
        </w:tc>
        <w:tc>
          <w:tcPr>
            <w:tcW w:w="19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4C962" w14:textId="77777777" w:rsidR="009D3369" w:rsidRPr="009D3369" w:rsidRDefault="009D3369" w:rsidP="009D3369">
            <w:pPr>
              <w:rPr>
                <w:rFonts w:ascii="Arial Narrow" w:hAnsi="Arial Narrow" w:cs="Calibri"/>
                <w:b/>
                <w:b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b/>
                <w:bCs/>
                <w:color w:val="000000"/>
                <w:sz w:val="14"/>
                <w:szCs w:val="14"/>
                <w:lang w:eastAsia="fr-FR"/>
              </w:rPr>
              <w:t>Current species name</w:t>
            </w:r>
          </w:p>
        </w:tc>
        <w:tc>
          <w:tcPr>
            <w:tcW w:w="24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8E684D" w14:textId="77777777" w:rsidR="009D3369" w:rsidRPr="009D3369" w:rsidRDefault="009D3369" w:rsidP="009D3369">
            <w:pPr>
              <w:rPr>
                <w:rFonts w:ascii="Arial Narrow" w:hAnsi="Arial Narrow" w:cs="Calibri"/>
                <w:b/>
                <w:b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b/>
                <w:bCs/>
                <w:color w:val="000000"/>
                <w:sz w:val="14"/>
                <w:szCs w:val="14"/>
                <w:lang w:eastAsia="fr-FR"/>
              </w:rPr>
              <w:t>Virus name</w:t>
            </w:r>
          </w:p>
        </w:tc>
        <w:tc>
          <w:tcPr>
            <w:tcW w:w="17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44388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Accession #</w:t>
            </w:r>
          </w:p>
        </w:tc>
      </w:tr>
      <w:tr w:rsidR="009D3369" w:rsidRPr="009D3369" w14:paraId="7275CA6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5D49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curto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9D92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curtovirus be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6BC83D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eet curly top Ir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EDB2A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eet curly top Ir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EBE9D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417</w:t>
            </w:r>
          </w:p>
        </w:tc>
      </w:tr>
      <w:tr w:rsidR="009D3369" w:rsidRPr="009D3369" w14:paraId="6184B5A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26BD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51022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curtovirus exom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BAE10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xomis microphylla late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E1823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xomis microphylla associate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4E439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7065</w:t>
            </w:r>
          </w:p>
        </w:tc>
      </w:tr>
      <w:tr w:rsidR="009D3369" w:rsidRPr="009D3369" w14:paraId="6A86BB6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8A20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ABC2E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curtovirus spinac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60D6C9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pinach curly top Arizo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1C9FB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pinach curly top Arizo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27AF8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5051</w:t>
            </w:r>
          </w:p>
        </w:tc>
      </w:tr>
      <w:tr w:rsidR="009D3369" w:rsidRPr="009D3369" w14:paraId="4ADEBCB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FDF3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gomo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B432C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util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0BD8CD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butilon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88FD4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butilon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69473C" w14:textId="391B4BE0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38</w:t>
            </w:r>
          </w:p>
        </w:tc>
      </w:tr>
      <w:tr w:rsidR="009D3369" w:rsidRPr="009D3369" w14:paraId="49463CB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A6BF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0C67A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eske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2313C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butilon mosaic Boliv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57BF7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butilon mosaic Boliv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8E49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5045; DNA-B: NC_015048</w:t>
            </w:r>
          </w:p>
        </w:tc>
      </w:tr>
      <w:tr w:rsidR="009D3369" w:rsidRPr="009D3369" w14:paraId="4AA7328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3F36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EC7AE0" w14:textId="47BCDD8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uti</w:t>
            </w:r>
            <w:r w:rsidR="0045081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lo</w:t>
            </w:r>
            <w:r w:rsidR="009325DC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n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razil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32A46A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butilon mosaic Brazi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A437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butilon mosaic Brazi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5ACE4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6574; DNA-B: NC_016577</w:t>
            </w:r>
          </w:p>
        </w:tc>
      </w:tr>
      <w:tr w:rsidR="009D3369" w:rsidRPr="009D3369" w14:paraId="66A8FF2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727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302E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au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42BF7E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butilo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B9165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butilo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C0CE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928; DNA-B: NC_001929</w:t>
            </w:r>
          </w:p>
        </w:tc>
      </w:tr>
      <w:tr w:rsidR="009D3369" w:rsidRPr="009D3369" w14:paraId="1F3DEC8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2066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CDCD2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nihotisburkinafas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4442AE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African cassava mosaic Burkina Fas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BF149A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African cassava mosaic Burkina Fas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8660D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128; DNA-B: NC_055127</w:t>
            </w:r>
          </w:p>
        </w:tc>
      </w:tr>
      <w:tr w:rsidR="009D3369" w:rsidRPr="009D3369" w14:paraId="7A583DC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8ABE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D765C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nihot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776BB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frican cassav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42A0B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frican cassav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BD8C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467; DNA-B: NC_001468</w:t>
            </w:r>
          </w:p>
        </w:tc>
      </w:tr>
      <w:tr w:rsidR="009D3369" w:rsidRPr="009D3369" w14:paraId="072CE46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611C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257C2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ger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19A59C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geratum ena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F334A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geratum ena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37C27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434</w:t>
            </w:r>
          </w:p>
        </w:tc>
      </w:tr>
      <w:tr w:rsidR="009D3369" w:rsidRPr="009D3369" w14:paraId="65802D2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2A5E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E32CA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gerasichu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3553DE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Ageratum leaf curl Sichu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DF4AE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Ageratum leaf curl Sichu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4894C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492</w:t>
            </w:r>
          </w:p>
        </w:tc>
      </w:tr>
      <w:tr w:rsidR="009D3369" w:rsidRPr="009D3369" w14:paraId="5F4B52A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0CD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F0C731" w14:textId="41BBC14F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E95B37" w:rsidRPr="00C6587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agerainvolut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1650E3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geratum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29C84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geratum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F529A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6384</w:t>
            </w:r>
          </w:p>
        </w:tc>
      </w:tr>
      <w:tr w:rsidR="009D3369" w:rsidRPr="009D3369" w14:paraId="33FA452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E442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797F8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gerahuali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1F604D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Ageratum yellow vein Huali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BE2B2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Ageratum yellow vein Huali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8A9EC8" w14:textId="673AA7AA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13</w:t>
            </w:r>
          </w:p>
        </w:tc>
      </w:tr>
      <w:tr w:rsidR="009D3369" w:rsidRPr="009D3369" w14:paraId="5BD796C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FBF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3D931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gerasrilank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41805A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Ageratum yellow vein Sri Lank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E5B4B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Ageratum yellow vein Sri Lank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53B1C5" w14:textId="503F160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2981</w:t>
            </w:r>
          </w:p>
        </w:tc>
      </w:tr>
      <w:tr w:rsidR="009D3369" w:rsidRPr="009D3369" w14:paraId="5F9271C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F28D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8E282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ger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A64F08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geratum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32C5F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geratum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E16954" w14:textId="1F3DBCC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090</w:t>
            </w:r>
          </w:p>
        </w:tc>
      </w:tr>
      <w:tr w:rsidR="009D3369" w:rsidRPr="009D3369" w14:paraId="574404C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3332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6E864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llamand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216E0F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llamand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883E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llamand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DAE9B1" w14:textId="1E7FDFC8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947</w:t>
            </w:r>
          </w:p>
        </w:tc>
      </w:tr>
      <w:tr w:rsidR="009D3369" w:rsidRPr="009D3369" w14:paraId="583771E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7A86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8418A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thartic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B3E44B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llamanda leaf mottle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49C85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llamanda leaf mottle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96B8A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4009; DNA-B: NC_040180</w:t>
            </w:r>
          </w:p>
        </w:tc>
      </w:tr>
      <w:tr w:rsidR="009D3369" w:rsidRPr="009D3369" w14:paraId="2927AB1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8A4F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7CBA7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lternanther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097BC8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lternanthera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DE95B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lternanthera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22D3E4" w14:textId="163C9A28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7211</w:t>
            </w:r>
          </w:p>
        </w:tc>
      </w:tr>
      <w:tr w:rsidR="009D3369" w:rsidRPr="009D3369" w14:paraId="0AAB0AE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A91D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19460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ndrograph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9FAC65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Andrographis yellow vein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A5673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Andrographis yellow vein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75C8F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8262</w:t>
            </w:r>
          </w:p>
        </w:tc>
      </w:tr>
      <w:tr w:rsidR="009D3369" w:rsidRPr="009D3369" w14:paraId="4442F6A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E776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8177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systas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3A0B85" w14:textId="77777777" w:rsidR="009D3369" w:rsidRPr="00E1065B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E1065B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systasia mosaic Madagasca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8E9D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systasia mosaic Madagasca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8FFF5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6514; DNA-B: NC_026513</w:t>
            </w:r>
          </w:p>
        </w:tc>
      </w:tr>
      <w:tr w:rsidR="009D3369" w:rsidRPr="009D3369" w14:paraId="445560F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D6D4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55823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liretorri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0B6B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an bushy stu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1E82A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ean bushy stun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879B1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94; DNA-B: NC_060095</w:t>
            </w:r>
          </w:p>
        </w:tc>
      </w:tr>
      <w:tr w:rsidR="009D3369" w:rsidRPr="009D3369" w14:paraId="4D46983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6235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35EC1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licalic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AEE60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an calico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BB72C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ean calico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3047F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504; DNA-B: NC_003505</w:t>
            </w:r>
          </w:p>
        </w:tc>
      </w:tr>
      <w:tr w:rsidR="009D3369" w:rsidRPr="009D3369" w14:paraId="120FCF5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95D3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895FB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lichloros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29E8C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an chlorosi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D46A2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ean chlorosi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F8E25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9569; DNA-B: NC_019568</w:t>
            </w:r>
          </w:p>
        </w:tc>
      </w:tr>
      <w:tr w:rsidR="009D3369" w:rsidRPr="009D3369" w14:paraId="42AFC97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2FFA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6552A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orales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1F921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an dwarf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35B2D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ean dwarf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1A941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931; DNA-B: NC_001930</w:t>
            </w:r>
          </w:p>
        </w:tc>
      </w:tr>
      <w:tr w:rsidR="009D3369" w:rsidRPr="009D3369" w14:paraId="24EEFB8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099E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ADB55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osta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12DD3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an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BE590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ean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6B5D8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042; DNA-B: NC_004043</w:t>
            </w:r>
          </w:p>
        </w:tc>
      </w:tr>
      <w:tr w:rsidR="009D3369" w:rsidRPr="009D3369" w14:paraId="1611D7B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41F7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805A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ir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ECAC7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ean golden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0DC7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ean golden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36CAE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791; DNA-B: NC_038790</w:t>
            </w:r>
          </w:p>
        </w:tc>
      </w:tr>
      <w:tr w:rsidR="009D3369" w:rsidRPr="009D3369" w14:paraId="0B38D83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CF68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DB30C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lilaten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EA121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an late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C3C14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ean laten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D9EBD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89; DNA-B: NC_060091</w:t>
            </w:r>
          </w:p>
        </w:tc>
      </w:tr>
      <w:tr w:rsidR="009D3369" w:rsidRPr="009D3369" w14:paraId="1EBBF51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C8D2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4FE7B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l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79031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an leaf crump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78584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ean leaf crump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DE99B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43524; DNA-B: NC_060104</w:t>
            </w:r>
          </w:p>
        </w:tc>
      </w:tr>
      <w:tr w:rsidR="009D3369" w:rsidRPr="009D3369" w14:paraId="7BDA488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67DF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B94A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lichloros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5259F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ean white chlorosis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51C19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ean white chlorosis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7C1FB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2005; DNA-B: NC_022003</w:t>
            </w:r>
          </w:p>
        </w:tc>
      </w:tr>
      <w:tr w:rsidR="009D3369" w:rsidRPr="009D3369" w14:paraId="2027537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D96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23612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limexic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53C96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ean yellow mosaic Mexic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6326C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ean yellow mosaic Mexic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D3F9EA" w14:textId="2DF2A5B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5487</w:t>
            </w:r>
          </w:p>
        </w:tc>
      </w:tr>
      <w:tr w:rsidR="009D3369" w:rsidRPr="009D3369" w14:paraId="30E8DAF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A8ED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06C34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elmoschusbhubhaneswa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7EF16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hendi yellow vein Bhubhaneswa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F0DF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hendi yellow vein Bhubhaneswa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C7ED57" w14:textId="50CCCF6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2041</w:t>
            </w:r>
          </w:p>
        </w:tc>
      </w:tr>
      <w:tr w:rsidR="009D3369" w:rsidRPr="009D3369" w14:paraId="5C4D2A7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8CE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3E074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elmoschusharya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A92F5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hendi yellow vein Harya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89F79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hendi yellow vein Harya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B634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3513</w:t>
            </w:r>
          </w:p>
        </w:tc>
      </w:tr>
      <w:tr w:rsidR="009D3369" w:rsidRPr="009D3369" w14:paraId="5BF1C2E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3A2A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639EB5" w14:textId="5AF3C5BF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elmoschusdel</w:t>
            </w:r>
            <w:r w:rsidR="008B7513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h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CC6EE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hendi yellow vein mosaic Delh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6818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hendi yellow vein mosaic Delh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6334E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1919</w:t>
            </w:r>
          </w:p>
        </w:tc>
      </w:tr>
      <w:tr w:rsidR="009D3369" w:rsidRPr="009D3369" w14:paraId="0F5A32F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0211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9165A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elmoschus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F4FD9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hendi yellow vei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B1B92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hendi yellow vei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1A41C6" w14:textId="5C3E4FEE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418</w:t>
            </w:r>
          </w:p>
        </w:tc>
      </w:tr>
      <w:tr w:rsidR="009D3369" w:rsidRPr="009D3369" w14:paraId="4DBB9ED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1954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A9A2E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omordic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DC7D3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itter gourd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BDAC3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itter gourd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85452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40; DNA-B: NC_055539</w:t>
            </w:r>
          </w:p>
        </w:tc>
      </w:tr>
      <w:tr w:rsidR="009D3369" w:rsidRPr="009D3369" w14:paraId="7C403EE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9B9F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EFD5A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lainville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E445D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lainvillea yellow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58A26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lainvillea yellow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5AF39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837; DNA-B: NC_010838</w:t>
            </w:r>
          </w:p>
        </w:tc>
      </w:tr>
      <w:tr w:rsidR="009D3369" w:rsidRPr="009D3369" w14:paraId="4BBC600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9EEB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07074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lech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AF9FE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lechum interveinal chlorosi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969B6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lechum interveinal chlorosi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D50F6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9035; DNA-B: NC_019036</w:t>
            </w:r>
          </w:p>
        </w:tc>
      </w:tr>
      <w:tr w:rsidR="009D3369" w:rsidRPr="009D3369" w14:paraId="77B90C8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C80D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A7E74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lechum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60CF4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lechum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FCEF5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lechum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6FC4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32</w:t>
            </w:r>
          </w:p>
        </w:tc>
      </w:tr>
      <w:tr w:rsidR="009D3369" w:rsidRPr="009D3369" w14:paraId="14ACB69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3787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D1D8E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oerhav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7A138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oerhavia yellow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4C933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oerhavia yellow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B95989" w14:textId="5D8D344D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39</w:t>
            </w:r>
          </w:p>
        </w:tc>
      </w:tr>
      <w:tr w:rsidR="009D3369" w:rsidRPr="009D3369" w14:paraId="341E7D5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6505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A5195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rassicajamaic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AACA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abbage leaf curl Jamaic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E280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abbage leaf curl Jamaic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63938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792; DNA-B: NC_038793</w:t>
            </w:r>
          </w:p>
        </w:tc>
      </w:tr>
      <w:tr w:rsidR="009D3369" w:rsidRPr="009D3369" w14:paraId="119DF4A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BB61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458CB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rassic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34F63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abbage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D687B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abbage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21CC0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866; DNA-B: NC_003887</w:t>
            </w:r>
          </w:p>
        </w:tc>
      </w:tr>
      <w:tr w:rsidR="009D3369" w:rsidRPr="009D3369" w14:paraId="70458D8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E902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AD86A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rar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12B39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apraria yellow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7F9CD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apraria yellow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B1A64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2007; DNA-B: NC_022008</w:t>
            </w:r>
          </w:p>
        </w:tc>
      </w:tr>
      <w:tr w:rsidR="009D3369" w:rsidRPr="009D3369" w14:paraId="3E30C98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408D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E3864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nihotismadagasca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A2524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assava mosaic Madagasca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3ACEB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assava mosaic Madagasca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18744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7004; DNA-B: NC_017005</w:t>
            </w:r>
          </w:p>
        </w:tc>
      </w:tr>
      <w:tr w:rsidR="009D3369" w:rsidRPr="009D3369" w14:paraId="10B103D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08A7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BE226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tharanth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3A6B0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atharanthus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2A0DA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atharanthus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5A3BB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5964</w:t>
            </w:r>
          </w:p>
        </w:tc>
      </w:tr>
      <w:tr w:rsidR="009D3369" w:rsidRPr="009D3369" w14:paraId="41142F6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C2ED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CD8D4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entrosem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B1A5D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entrosema yellow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34537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entrosema yellow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3E48F" w14:textId="0D1C5BD2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6998</w:t>
            </w:r>
          </w:p>
        </w:tc>
      </w:tr>
      <w:tr w:rsidR="009D3369" w:rsidRPr="009D3369" w14:paraId="3C8C877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C042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E8DFD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hayot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FABA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ayote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C9AF4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ayote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68080" w14:textId="13FB45B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18</w:t>
            </w:r>
          </w:p>
        </w:tc>
      </w:tr>
      <w:tr w:rsidR="009D3369" w:rsidRPr="009D3369" w14:paraId="2BD9571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4C4D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FDD7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henopodi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911AF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enopodium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C3662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enopodium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33588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40</w:t>
            </w:r>
          </w:p>
        </w:tc>
      </w:tr>
      <w:tr w:rsidR="009D3369" w:rsidRPr="009D3369" w14:paraId="2AD258D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EF1F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C62837" w14:textId="61D9D2B2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ahmed</w:t>
            </w:r>
            <w:r w:rsidR="0045081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a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ad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18D6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hilli leaf curl Ahmedaba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99ECC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hilli leaf curl Ahmedaba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1D51A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8046</w:t>
            </w:r>
          </w:p>
        </w:tc>
      </w:tr>
      <w:tr w:rsidR="009D3369" w:rsidRPr="009D3369" w14:paraId="2F1D914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6525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B2D77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bhavanisaga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F9DC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lli leaf curl Bhavanisaga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53EC8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lli leaf curl Bhavanisaga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A6A53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30</w:t>
            </w:r>
          </w:p>
        </w:tc>
      </w:tr>
      <w:tr w:rsidR="009D3369" w:rsidRPr="009D3369" w14:paraId="4C885E0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AA67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B0BEA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gond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8EF8F2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Chilli leaf curl Gond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0FB16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chilli leaf curl Gond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DD440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36</w:t>
            </w:r>
          </w:p>
        </w:tc>
      </w:tr>
      <w:tr w:rsidR="009D3369" w:rsidRPr="009D3369" w14:paraId="740E8F2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BC19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8F1E57" w14:textId="54F60641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nd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8BD0F0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Chilli leaf curl Ind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DB5F27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chilli leaf curl Ind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DE3E74" w14:textId="29ADEFFF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75</w:t>
            </w:r>
          </w:p>
        </w:tc>
      </w:tr>
      <w:tr w:rsidR="009D3369" w:rsidRPr="009D3369" w14:paraId="42E4BB2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7A38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9B81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kanpu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C7B41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hilli leaf curl Kanpu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5256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hilli leaf curl Kanpu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87F591" w14:textId="10DCC8CE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41</w:t>
            </w:r>
          </w:p>
        </w:tc>
      </w:tr>
      <w:tr w:rsidR="009D3369" w:rsidRPr="009D3369" w14:paraId="0272837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BB9B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400AA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srilank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E48CF8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Chilli leaf curl Sri Lank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00CEDA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chilli leaf curl Sri Lank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0C42F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31</w:t>
            </w:r>
          </w:p>
        </w:tc>
      </w:tr>
      <w:tr w:rsidR="009D3369" w:rsidRPr="009D3369" w14:paraId="1F67C61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9E50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4479B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vellanad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FD4999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Chilli leaf curl Vellana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FD6BAB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chilli leaf curl Vellana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1846FA" w14:textId="01103F09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42</w:t>
            </w:r>
          </w:p>
        </w:tc>
      </w:tr>
      <w:tr w:rsidR="009D3369" w:rsidRPr="009D3369" w14:paraId="5AB1460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BE4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5DF7B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F600F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lli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903F3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lli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D57334" w14:textId="674EF896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28</w:t>
            </w:r>
          </w:p>
        </w:tc>
      </w:tr>
      <w:tr w:rsidR="009D3369" w:rsidRPr="009D3369" w14:paraId="550FEFD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8D7A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D622B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amazonas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FDD843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Chino del tomate Amazona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5E54C2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chino del tomate Amazona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E68F30" w14:textId="5BA374C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43</w:t>
            </w:r>
          </w:p>
        </w:tc>
      </w:tr>
      <w:tr w:rsidR="009D3369" w:rsidRPr="009D3369" w14:paraId="5D3AAF5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FF46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00C8B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2133D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no del tomat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CF197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no del tomat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100FC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830; DNA-B: NC_003831</w:t>
            </w:r>
          </w:p>
        </w:tc>
      </w:tr>
      <w:tr w:rsidR="009D3369" w:rsidRPr="009D3369" w14:paraId="477E9BE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6941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4B5819" w14:textId="7D5ACB98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leom</w:t>
            </w:r>
            <w:r w:rsidR="000830E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aure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7F7D9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leome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01E0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leome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18DA62" w14:textId="28C4A76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5397</w:t>
            </w:r>
          </w:p>
        </w:tc>
      </w:tr>
      <w:tr w:rsidR="009D3369" w:rsidRPr="009D3369" w14:paraId="2414254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F862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B01A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leomecrisp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BA477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leome leaf crump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539E9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leome leaf crump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F8710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6578; DNA-B: NC_016572</w:t>
            </w:r>
          </w:p>
        </w:tc>
      </w:tr>
      <w:tr w:rsidR="009D3369" w:rsidRPr="009D3369" w14:paraId="1D8B83E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60C0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69159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lerodendr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6EAEB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lerodendron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310F9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lerodendron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30431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713; DNA-B: NC_010714</w:t>
            </w:r>
          </w:p>
        </w:tc>
      </w:tr>
      <w:tr w:rsidR="009D3369" w:rsidRPr="009D3369" w14:paraId="3319970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0232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60D6F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lerodendron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23DF7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lerodendron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404C9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lerodendron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C81D5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451</w:t>
            </w:r>
          </w:p>
        </w:tc>
      </w:tr>
      <w:tr w:rsidR="009D3369" w:rsidRPr="009D3369" w14:paraId="0D30D7B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4936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57D3C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lerodendrumch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4286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lerodendrum golden mosaic Chi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6F9AB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lerodendrum golden mosaic Chi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9026E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1346; DNA-B: NC_011347</w:t>
            </w:r>
          </w:p>
        </w:tc>
      </w:tr>
      <w:tr w:rsidR="009D3369" w:rsidRPr="009D3369" w14:paraId="0E07D55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F532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B4EAD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lerodendrumjiangsu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A0EE8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lerodendrum golden mosaic Jiangsu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B770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lerodendrum golden mosaic Jiangsu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42140B" w14:textId="1B56E679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76</w:t>
            </w:r>
          </w:p>
        </w:tc>
      </w:tr>
      <w:tr w:rsidR="009D3369" w:rsidRPr="009D3369" w14:paraId="693EEF3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15C3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8BF82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nidoscol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CF81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nidoscolus mosaic leaf deforma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776F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nidoscolus mosaic leaf deforma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EB699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982; DNA-B: NC_040184</w:t>
            </w:r>
          </w:p>
        </w:tc>
      </w:tr>
      <w:tr w:rsidR="009D3369" w:rsidRPr="009D3369" w14:paraId="412BA48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B181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8937A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occin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7D13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ccinia mosaic Tamil Nadu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91E78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ccinia mosaic Tamil Nadu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6BD08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4810; DNA-B: NC_024809</w:t>
            </w:r>
          </w:p>
        </w:tc>
      </w:tr>
      <w:tr w:rsidR="009D3369" w:rsidRPr="009D3369" w14:paraId="5AC93DB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E46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11CAD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vulga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A0730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mmon bean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68A45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mmon bean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64F3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988; DNA-B: NC_040189</w:t>
            </w:r>
          </w:p>
        </w:tc>
      </w:tr>
      <w:tr w:rsidR="009D3369" w:rsidRPr="009D3369" w14:paraId="520C109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09DE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C637EE" w14:textId="1F417A36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2B7D3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v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lga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C61E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mmon bean sever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25B15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mmon bean sever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11343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1961; DNA-B: NC_040190</w:t>
            </w:r>
          </w:p>
        </w:tc>
      </w:tr>
      <w:tr w:rsidR="009D3369" w:rsidRPr="009D3369" w14:paraId="385C1AE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66EE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9E7F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orcho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84CA3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rchorus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4E97D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rchorus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24EB1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9644; DNA-B: NC_009646</w:t>
            </w:r>
          </w:p>
        </w:tc>
      </w:tr>
      <w:tr w:rsidR="009D3369" w:rsidRPr="009D3369" w14:paraId="4AB4866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14E0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9A9C1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orcho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63C1E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rchorus yellow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28BB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rchorus yellow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85D7C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8492; DNA-B: NC_008493</w:t>
            </w:r>
          </w:p>
        </w:tc>
      </w:tr>
      <w:tr w:rsidR="009D3369" w:rsidRPr="009D3369" w14:paraId="07C764E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5CAD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94036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orchocub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5484E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rchorus yellow vein Cub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7C5C8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rchorus yellow vein Cub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583A1" w14:textId="412FF342" w:rsidR="009D3369" w:rsidRPr="00EF3144" w:rsidRDefault="00587E2C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 xml:space="preserve">DNA-A: </w:t>
            </w:r>
            <w:r w:rsidR="004739BF"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8184</w:t>
            </w: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 xml:space="preserve">; DNA-B: </w:t>
            </w:r>
            <w:r w:rsidR="004739BF"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8183</w:t>
            </w:r>
          </w:p>
        </w:tc>
      </w:tr>
      <w:tr w:rsidR="009D3369" w:rsidRPr="009D3369" w14:paraId="69FD1D9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681E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6162A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orcho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12E9F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rchorus yellow vei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A7DE7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rchorus yellow vei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0E346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0473</w:t>
            </w:r>
          </w:p>
        </w:tc>
      </w:tr>
      <w:tr w:rsidR="009D3369" w:rsidRPr="009D3369" w14:paraId="47F19D4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549A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85C8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orcho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93338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rchorus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2BFB8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rchorus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5D938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6358; DNA-B: NC_006359</w:t>
            </w:r>
          </w:p>
        </w:tc>
      </w:tr>
      <w:tr w:rsidR="009D3369" w:rsidRPr="009D3369" w14:paraId="49A0863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C651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F268F" w14:textId="2DFA23FD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gossyp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c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6F17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tton chlorotic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C996C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tton chlorotic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AA2D8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794; DNA-B: NC_038795</w:t>
            </w:r>
          </w:p>
        </w:tc>
      </w:tr>
      <w:tr w:rsidR="009D3369" w:rsidRPr="009D3369" w14:paraId="1DA785E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958A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AB76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ossypi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BA3E1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tton leaf crump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EBB1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tton leaf crump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FC8C8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580; DNA-B: NC_004581</w:t>
            </w:r>
          </w:p>
        </w:tc>
      </w:tr>
      <w:tr w:rsidR="009D3369" w:rsidRPr="009D3369" w14:paraId="329B51C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8187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5EDC74" w14:textId="7043677D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gossyp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alabad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C1E7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tton leaf curl Alaba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98A4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tton leaf curl Alaba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EAB7D5" w14:textId="6FD4717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582</w:t>
            </w:r>
          </w:p>
        </w:tc>
      </w:tr>
      <w:tr w:rsidR="009D3369" w:rsidRPr="009D3369" w14:paraId="1BC645A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C17C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481B41" w14:textId="5C977086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ossy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p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angalo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4A8C2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tton leaf curl Bangalor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EF20E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tton leaf curl Bangalor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CE70B2" w14:textId="4410F2D0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7290</w:t>
            </w:r>
          </w:p>
        </w:tc>
      </w:tr>
      <w:tr w:rsidR="009D3369" w:rsidRPr="009D3369" w14:paraId="29DBCA0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A6A6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12313" w14:textId="157AA7C3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ossy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p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arasat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2B5D1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tton leaf curl Barasa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9EA58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tton leaf curl Barasa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41F189" w14:textId="593FEBA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9003</w:t>
            </w:r>
          </w:p>
        </w:tc>
      </w:tr>
      <w:tr w:rsidR="009D3369" w:rsidRPr="009D3369" w14:paraId="0D3C843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2E77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D636B6" w14:textId="3F03EAA0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ossy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p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gezir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FDE1C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tton leaf curl Gezir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CB33E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tton leaf curl Gezir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42AD8" w14:textId="04405A8F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44</w:t>
            </w:r>
          </w:p>
        </w:tc>
      </w:tr>
      <w:tr w:rsidR="009D3369" w:rsidRPr="009D3369" w14:paraId="0FD93E5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8694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DC8179" w14:textId="287E09CA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ossy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p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kokr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5FB1E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tton leaf curl Kokhr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38FEE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tton leaf curl Kokhr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97B3CC" w14:textId="33DEE136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583</w:t>
            </w:r>
          </w:p>
        </w:tc>
      </w:tr>
      <w:tr w:rsidR="009D3369" w:rsidRPr="009D3369" w14:paraId="1B59995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9C0B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A3D56B" w14:textId="7EB459ED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ossy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p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ult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3F640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tton leaf curl Mult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EC573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tton leaf curl Mult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DA1B65" w14:textId="0872B67A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1804</w:t>
            </w:r>
          </w:p>
        </w:tc>
      </w:tr>
      <w:tr w:rsidR="009D3369" w:rsidRPr="009D3369" w14:paraId="12F4B31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C143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80AE0F" w14:textId="3C4658C8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ossy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p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A21B1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tton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F515B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tton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4E3930" w14:textId="148EBB7E" w:rsidR="009D3369" w:rsidRPr="00EF3144" w:rsidRDefault="00557B36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0310; DNA-B: NC_030311</w:t>
            </w:r>
          </w:p>
        </w:tc>
      </w:tr>
      <w:tr w:rsidR="009D3369" w:rsidRPr="009D3369" w14:paraId="3C9543D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74C3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8422D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ign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A514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owpea bright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DC8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owpea bright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1A1B4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489; DNA-B: NC_055490</w:t>
            </w:r>
          </w:p>
        </w:tc>
      </w:tr>
      <w:tr w:rsidR="009D3369" w:rsidRPr="009D3369" w14:paraId="0C5951F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963A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0ECD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igna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9BA30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owpea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A9EC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owpea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A4AEE" w14:textId="33CF225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45</w:t>
            </w:r>
          </w:p>
        </w:tc>
      </w:tr>
      <w:tr w:rsidR="009D3369" w:rsidRPr="009D3369" w14:paraId="3AB62BE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B6CB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759FF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rassocephal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867C2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rassocephalum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55D19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rassocephalum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5562A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794</w:t>
            </w:r>
          </w:p>
        </w:tc>
      </w:tr>
      <w:tr w:rsidR="009D3369" w:rsidRPr="009D3369" w14:paraId="10B13CE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F468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02CFA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roto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E48B7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roton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C61EC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roton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96AE8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464; DNA-B: NC_055463</w:t>
            </w:r>
          </w:p>
        </w:tc>
      </w:tr>
      <w:tr w:rsidR="009D3369" w:rsidRPr="009D3369" w14:paraId="6B0A2C3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AC3B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B3DE4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roto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62779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roton yellow vei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92F87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roton yellow vei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526C1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300</w:t>
            </w:r>
          </w:p>
        </w:tc>
      </w:tr>
      <w:tr w:rsidR="009D3369" w:rsidRPr="009D3369" w14:paraId="2443499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EFCB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42D8D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m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86A04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ucumber chlorotic lea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C0A88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ucumber chlorotic lea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0E14D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82; DNA-B: NC_060103</w:t>
            </w:r>
          </w:p>
        </w:tc>
      </w:tr>
      <w:tr w:rsidR="009D3369" w:rsidRPr="009D3369" w14:paraId="1E77E30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BD20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64D65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rbi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7ECCB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ucurbit leaf crump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80B33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ucurbit leaf crump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6929D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2984; DNA-B: NC_002985</w:t>
            </w:r>
          </w:p>
        </w:tc>
      </w:tr>
      <w:tr w:rsidR="009D3369" w:rsidRPr="009D3369" w14:paraId="6638ECA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FC1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C785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alechamp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324D3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alechampia chlorotic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CA2BF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alechampia chlorotic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5D13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8716; DNA-B: NC_018718</w:t>
            </w:r>
          </w:p>
        </w:tc>
      </w:tr>
      <w:tr w:rsidR="009D3369" w:rsidRPr="009D3369" w14:paraId="6DA7529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B6DD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1297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atur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70B71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atur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2BABF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atur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7103B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3531</w:t>
            </w:r>
          </w:p>
        </w:tc>
      </w:tr>
      <w:tr w:rsidR="009D3369" w:rsidRPr="009D3369" w14:paraId="51EF21E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7B0D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8D1A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aturadistort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BF8C1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atura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6E56F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atura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0A872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8717; DNA-B: NC_018715</w:t>
            </w:r>
          </w:p>
        </w:tc>
      </w:tr>
      <w:tr w:rsidR="009D3369" w:rsidRPr="009D3369" w14:paraId="4E74A09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4932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BF13A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einboll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6162C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einbolli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1845B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einbolli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373EE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9804; DNA-B: NC_029803</w:t>
            </w:r>
          </w:p>
        </w:tc>
      </w:tr>
      <w:tr w:rsidR="009D3369" w:rsidRPr="009D3369" w14:paraId="2855882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2CDE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E1DE1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esmodistort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12548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esmodium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40903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esmodium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EA308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8494; DNA-B: NC_008495</w:t>
            </w:r>
          </w:p>
        </w:tc>
      </w:tr>
      <w:tr w:rsidR="009D3369" w:rsidRPr="009D3369" w14:paraId="3CE99C0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4646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BC9E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esmodi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CCBA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esmodium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3CA1D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esmodium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AE5A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9001; DNA-B: NC_040192</w:t>
            </w:r>
          </w:p>
        </w:tc>
      </w:tr>
      <w:tr w:rsidR="009D3369" w:rsidRPr="009D3369" w14:paraId="26393B8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46A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5115C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iclipteracub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D6A0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Dicliptera yellow mottle Cub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9A711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Dicliptera yellow mottle Cub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F1E05E" w14:textId="588849BF" w:rsidR="009D3369" w:rsidRPr="00EF3144" w:rsidRDefault="00151B51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5049</w:t>
            </w:r>
          </w:p>
        </w:tc>
      </w:tr>
      <w:tr w:rsidR="009D3369" w:rsidRPr="009D3369" w14:paraId="61B97DC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DB1E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8E375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iclipter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EEEC3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icliptera yellow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E7BB8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icliptera yellow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1174C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856; DNA-B: NC_003857</w:t>
            </w:r>
          </w:p>
        </w:tc>
      </w:tr>
      <w:tr w:rsidR="009D3369" w:rsidRPr="009D3369" w14:paraId="07A911E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B682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777BB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olicho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28D6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olichos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8855E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olichos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55624E" w14:textId="22B342FB" w:rsidR="009D3369" w:rsidRPr="00EF3144" w:rsidRDefault="00B33106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 xml:space="preserve">DNA-A: </w:t>
            </w:r>
            <w:r w:rsidR="005A634C"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05338</w:t>
            </w: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 xml:space="preserve">; DNA-B: </w:t>
            </w:r>
            <w:r w:rsidR="005A634C"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24779</w:t>
            </w:r>
          </w:p>
        </w:tc>
      </w:tr>
      <w:tr w:rsidR="009D3369" w:rsidRPr="009D3369" w14:paraId="21E8B50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0439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CD3FE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duran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18A71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urant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CE8C5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urant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B0342" w14:textId="400A919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80</w:t>
            </w:r>
          </w:p>
        </w:tc>
      </w:tr>
      <w:tr w:rsidR="009D3369" w:rsidRPr="009D3369" w14:paraId="6DFCAF5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65E6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11905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nihotiscameroo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AD5C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East African cassava mosaic Camero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484FB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East African cassava mosaic Camero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28100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625; DNA-B: NC_004630</w:t>
            </w:r>
          </w:p>
        </w:tc>
      </w:tr>
      <w:tr w:rsidR="009D3369" w:rsidRPr="009D3369" w14:paraId="60D5EA0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091A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415C4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nihotiskeny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7F20F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East African cassava mosaic Keny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20445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East African cassava mosaic Keny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E9FE8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1583; DNA-B: NC_011584</w:t>
            </w:r>
          </w:p>
        </w:tc>
      </w:tr>
      <w:tr w:rsidR="009D3369" w:rsidRPr="009D3369" w14:paraId="09F11FB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0648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9DD2F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nihotismalaw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B3C0A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ast African cassava mosaic Malaw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F2757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ast African cassava mosaic Malaw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27722" w14:textId="707FD3B2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77</w:t>
            </w:r>
          </w:p>
        </w:tc>
      </w:tr>
      <w:tr w:rsidR="009D3369" w:rsidRPr="009D3369" w14:paraId="536722B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A19C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9AC107" w14:textId="401733A8" w:rsidR="009D3369" w:rsidRPr="0046607E" w:rsidRDefault="009D3369" w:rsidP="00255054">
            <w:pPr>
              <w:pStyle w:val="PreformattatoHTML"/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</w:pPr>
            <w:r w:rsidRPr="0046607E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 xml:space="preserve">Begomovirus </w:t>
            </w:r>
            <w:r w:rsidR="00255054" w:rsidRPr="0046607E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>manihotisafric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EC011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East African cassav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F19348" w14:textId="77777777" w:rsidR="009D3369" w:rsidRPr="0046607E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46607E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East African cassav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AC348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674; DNA-B: NC_004676</w:t>
            </w:r>
          </w:p>
        </w:tc>
      </w:tr>
      <w:tr w:rsidR="009D3369" w:rsidRPr="009D3369" w14:paraId="6358FFC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C797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BC84A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nihotiszanziba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3AAE6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ast African cassava mosaic Zanziba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4158D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ast African cassava mosaic Zanziba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F93AF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655; DNA-B: NC_004656</w:t>
            </w:r>
          </w:p>
        </w:tc>
      </w:tr>
      <w:tr w:rsidR="009D3369" w:rsidRPr="009D3369" w14:paraId="5264FEA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98FD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F12D4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clip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32A1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clipta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53067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clipta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2B7645" w14:textId="72E95A4F" w:rsidR="009D3369" w:rsidRPr="00EF3144" w:rsidRDefault="000363A6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16660</w:t>
            </w:r>
          </w:p>
        </w:tc>
      </w:tr>
      <w:tr w:rsidR="009D3369" w:rsidRPr="009D3369" w14:paraId="1DBF1B6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9E80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96C6C1" w14:textId="64E62AA8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miliafuji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53CA2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Emilia yellow vein Fuji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7E430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Emilia yellow vein Fuji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DE6B1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511</w:t>
            </w:r>
          </w:p>
        </w:tc>
      </w:tr>
      <w:tr w:rsidR="009D3369" w:rsidRPr="009D3369" w14:paraId="6521759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A75A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CF565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miliathailand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3086F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Emilia yellow vein Thailan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B6D4D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Emilia yellow vein Thailan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10733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5473</w:t>
            </w:r>
          </w:p>
        </w:tc>
      </w:tr>
      <w:tr w:rsidR="009D3369" w:rsidRPr="009D3369" w14:paraId="7BA9E48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86BD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3DA5A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mil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8678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milia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79B0C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milia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7F248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307</w:t>
            </w:r>
          </w:p>
        </w:tc>
      </w:tr>
      <w:tr w:rsidR="009D3369" w:rsidRPr="009D3369" w14:paraId="37F8435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FF40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311E7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rectites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6B5D8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rectites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EEEB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rectites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C45B87" w14:textId="7D3A724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549</w:t>
            </w:r>
          </w:p>
        </w:tc>
      </w:tr>
      <w:tr w:rsidR="009D3369" w:rsidRPr="009D3369" w14:paraId="3311AD1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CB08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4D2D4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kok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E7E1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Eupatorium yellow vei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C72F6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Eupatorium yellow vei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71C14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79</w:t>
            </w:r>
          </w:p>
        </w:tc>
      </w:tr>
      <w:tr w:rsidR="009D3369" w:rsidRPr="009D3369" w14:paraId="42F5BDA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A50F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0755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upatori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13B4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upatorium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5BFBF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upatorium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DF1A0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556</w:t>
            </w:r>
          </w:p>
        </w:tc>
      </w:tr>
      <w:tr w:rsidR="009D3369" w:rsidRPr="009D3369" w14:paraId="0E3F0A9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9A45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A2239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uphorbiaguangx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3C92CD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Euphorbia leaf curl Guangx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8A3BA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Euphorbia leaf curl Guangx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0E0E1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81</w:t>
            </w:r>
          </w:p>
        </w:tc>
      </w:tr>
      <w:tr w:rsidR="009D3369" w:rsidRPr="009D3369" w14:paraId="504B347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6A10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DC05F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uphorb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DCF98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uphorbi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5E213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uphorbi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2DEF88" w14:textId="463EBEB9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319</w:t>
            </w:r>
          </w:p>
        </w:tc>
      </w:tr>
      <w:tr w:rsidR="009D3369" w:rsidRPr="009D3369" w14:paraId="1532AE1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856A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2137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uphorbiaperu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00EC2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uphorbia mosaic Peru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6FA78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uphorbia mosaic Peru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7A8AFC" w14:textId="70278A3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9082</w:t>
            </w:r>
          </w:p>
        </w:tc>
      </w:tr>
      <w:tr w:rsidR="009D3369" w:rsidRPr="009D3369" w14:paraId="3BFDC53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D088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4C5BD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euphorbia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6CF1B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uphorbi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810D4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uphorbi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7784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8304; DNA-B: NC_008305</w:t>
            </w:r>
          </w:p>
        </w:tc>
      </w:tr>
      <w:tr w:rsidR="009D3369" w:rsidRPr="009D3369" w14:paraId="6C675F5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4644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084E64" w14:textId="1C0AFD1D" w:rsidR="009D3369" w:rsidRPr="009D3369" w:rsidRDefault="00BE79B1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</w:t>
            </w:r>
            <w:r w:rsidRPr="009D3369" w:rsidDel="00BE79B1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 </w:t>
            </w:r>
            <w:r w:rsidR="00AA0B59" w:rsidRPr="00C6587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euphorbi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B40E3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Euphorbia yellow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91730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Euphorbia yellow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F6855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76</w:t>
            </w:r>
          </w:p>
        </w:tc>
      </w:tr>
      <w:tr w:rsidR="009D3369" w:rsidRPr="009D3369" w14:paraId="449BC6E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1273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9E251" w14:textId="5D1CBE00" w:rsidR="009D3369" w:rsidRPr="009D3369" w:rsidRDefault="00BE79B1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euphorbiamusiviflavi 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BEA8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uphorbi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A14A9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uphorbi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B7148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2553; DNA-B: NC_012554</w:t>
            </w:r>
          </w:p>
        </w:tc>
      </w:tr>
      <w:tr w:rsidR="009D3369" w:rsidRPr="009D3369" w14:paraId="08C6E93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969E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D17ED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haseoligalli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FAE9F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French bean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EECB6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French bean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FDEF01" w14:textId="37EE0CA3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8090</w:t>
            </w:r>
          </w:p>
        </w:tc>
      </w:tr>
      <w:tr w:rsidR="009D3369" w:rsidRPr="009D3369" w14:paraId="16B095B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E5D8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87608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hedyot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90173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Hedyotis uncinell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D7FEA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Hedyotis uncinell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082A3" w14:textId="4267ACF2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48</w:t>
            </w:r>
          </w:p>
        </w:tc>
      </w:tr>
      <w:tr w:rsidR="009D3369" w:rsidRPr="009D3369" w14:paraId="32902D3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D241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0D60B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hemides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4328D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Hemidesmus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27EF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Hemidesmus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DD924" w14:textId="1E6290B0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2073</w:t>
            </w:r>
          </w:p>
        </w:tc>
      </w:tr>
      <w:tr w:rsidR="009D3369" w:rsidRPr="009D3369" w14:paraId="271D722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4845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F57E6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hibis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001BB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Hibiscus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34796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Hibiscus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230FA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21; DNA-B: NC_055522</w:t>
            </w:r>
          </w:p>
        </w:tc>
      </w:tr>
      <w:tr w:rsidR="009D3369" w:rsidRPr="009D3369" w14:paraId="781D7EC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2451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11A99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hibiscus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A514E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Hibiscus yellow vein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208B9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Hibiscus yellow vein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8AC7A" w14:textId="2CF5D6DB" w:rsidR="009D3369" w:rsidRPr="00EF3144" w:rsidRDefault="00B634DF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5419</w:t>
            </w:r>
          </w:p>
        </w:tc>
      </w:tr>
      <w:tr w:rsidR="009D3369" w:rsidRPr="009D3369" w14:paraId="623020E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4F2C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1AFF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lce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37F55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Hollyhock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CAD77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hollyhock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B84B5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84</w:t>
            </w:r>
          </w:p>
        </w:tc>
      </w:tr>
      <w:tr w:rsidR="009D3369" w:rsidRPr="009D3369" w14:paraId="0E35621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B09E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677714" w14:textId="7009E890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lceamu</w:t>
            </w:r>
            <w:r w:rsidR="006E1C8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</w:t>
            </w:r>
            <w:r w:rsidR="006E1C8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v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4FE88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Hollyhock yellow vei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72CB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hollyhock yellow vei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9C88B6" w14:textId="1D9004D4" w:rsidR="009D3369" w:rsidRPr="00EF3144" w:rsidRDefault="00B634DF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5412</w:t>
            </w:r>
          </w:p>
        </w:tc>
      </w:tr>
      <w:tr w:rsidR="009D3369" w:rsidRPr="009D3369" w14:paraId="1FE410E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1F4F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204A7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lce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D514F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Hollyhock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93076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hollyhock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8EC33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499</w:t>
            </w:r>
          </w:p>
        </w:tc>
      </w:tr>
      <w:tr w:rsidR="009D3369" w:rsidRPr="009D3369" w14:paraId="1661EAE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9A51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F04E0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lonicer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ED81F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Honeysuckle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F8F1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honeysuckle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420FB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807</w:t>
            </w:r>
          </w:p>
        </w:tc>
      </w:tr>
      <w:tr w:rsidR="009D3369" w:rsidRPr="009D3369" w14:paraId="2933A78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E3AD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A46BE1" w14:textId="472BD911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BD0B45" w:rsidRPr="00C6587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crotylom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CB506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Horsegram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986E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horsegram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9C1F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5635; DNA-B: NC_005636</w:t>
            </w:r>
          </w:p>
        </w:tc>
      </w:tr>
      <w:tr w:rsidR="009D3369" w:rsidRPr="009D3369" w14:paraId="4A5284F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DDA3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99BF2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hybanth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47447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Hybanthus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194D8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Hybanthus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C05A3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43; DNA-B: NC_060098</w:t>
            </w:r>
          </w:p>
        </w:tc>
      </w:tr>
      <w:tr w:rsidR="009D3369" w:rsidRPr="009D3369" w14:paraId="145F5F9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4CBE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CF4FA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nihotisindi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2ED73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Indian cassav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318E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Indian cassav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DEE0B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932; DNA-B: NC_001933</w:t>
            </w:r>
          </w:p>
        </w:tc>
      </w:tr>
      <w:tr w:rsidR="009D3369" w:rsidRPr="009D3369" w14:paraId="468A3BC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2E38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40347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cquemontiayucat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9CBC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cquemontia mosaic Yucat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BE94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cquemontia mosaic Yucat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B27DA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796; DNA-B: NC_038797</w:t>
            </w:r>
          </w:p>
        </w:tc>
      </w:tr>
      <w:tr w:rsidR="009D3369" w:rsidRPr="009D3369" w14:paraId="2FE2A9E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3A37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43278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cquemontia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1612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cquemonti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09FF7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cquemonti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999B2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960; DNA-B: NC_040181</w:t>
            </w:r>
          </w:p>
        </w:tc>
      </w:tr>
      <w:tr w:rsidR="009D3369" w:rsidRPr="009D3369" w14:paraId="48749D9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C97E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7C270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cquemonti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F0F9A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cquemontia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7310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cquemontia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1172F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43526; DNA-B: NC_050697</w:t>
            </w:r>
          </w:p>
        </w:tc>
      </w:tr>
      <w:tr w:rsidR="009D3369" w:rsidRPr="009D3369" w14:paraId="313C56D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E693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A862F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trophagujarat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A5A3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tropha leaf curl Gujara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9446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tropha leaf curl Gujara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177C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62</w:t>
            </w:r>
          </w:p>
        </w:tc>
      </w:tr>
      <w:tr w:rsidR="009D3369" w:rsidRPr="009D3369" w14:paraId="16B04B2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B8E1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E7772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troph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D2E8D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troph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3A3E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troph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84D371" w14:textId="2D3A1BD6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1268</w:t>
            </w:r>
          </w:p>
        </w:tc>
      </w:tr>
      <w:tr w:rsidR="009D3369" w:rsidRPr="009D3369" w14:paraId="79B369D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0CEE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4D0C77" w14:textId="78334BA5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trophaflav</w:t>
            </w:r>
            <w:r w:rsidR="008A21EC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E407B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Jatropha leaf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08290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Jatropha leaf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1AEAED" w14:textId="294AB09E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56</w:t>
            </w:r>
          </w:p>
        </w:tc>
      </w:tr>
      <w:tr w:rsidR="009D3369" w:rsidRPr="009D3369" w14:paraId="5981E3E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FBAC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DDAA0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trophaind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0B5D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tropha mosaic Ind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DDF21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tropha mosaic Ind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9C7003" w14:textId="3166690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49</w:t>
            </w:r>
          </w:p>
        </w:tc>
      </w:tr>
      <w:tr w:rsidR="009D3369" w:rsidRPr="009D3369" w14:paraId="019C47C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0F35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53B24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trophaniger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EA788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tropha mosaic Niger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1E91C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tropha mosaic Niger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CA9AAB" w14:textId="40D7096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9034</w:t>
            </w:r>
          </w:p>
        </w:tc>
      </w:tr>
      <w:tr w:rsidR="009D3369" w:rsidRPr="009D3369" w14:paraId="4B14D7B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A2C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0A25D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tropha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5A40E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troph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79E18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troph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CD9D3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4012; DNA-B: NC_024013</w:t>
            </w:r>
          </w:p>
        </w:tc>
      </w:tr>
      <w:tr w:rsidR="009D3369" w:rsidRPr="009D3369" w14:paraId="54D7963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3682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0A67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jatrophaflava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F29E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atroph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D65FD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atroph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28E49F" w14:textId="14909D8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1309</w:t>
            </w:r>
          </w:p>
        </w:tc>
      </w:tr>
      <w:tr w:rsidR="009D3369" w:rsidRPr="009D3369" w14:paraId="69DD60F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A3F3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7807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uerar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180F4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Kudzu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0FCE0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kudzu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606A5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9645; DNA-B: NC_009647</w:t>
            </w:r>
          </w:p>
        </w:tc>
      </w:tr>
      <w:tr w:rsidR="009D3369" w:rsidRPr="009D3369" w14:paraId="26B3F74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E45F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2DF05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leonu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69FFA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Leonurus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81F03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Leonurus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E9C83F" w14:textId="0AF8B14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0</w:t>
            </w:r>
          </w:p>
        </w:tc>
      </w:tr>
      <w:tr w:rsidR="009D3369" w:rsidRPr="009D3369" w14:paraId="4F30A5D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2F35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DEAE3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lindern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CF659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Lindernia anagallis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79A00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Lindernia anagallis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FE347E" w14:textId="01B55A6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550</w:t>
            </w:r>
          </w:p>
        </w:tc>
      </w:tr>
      <w:tr w:rsidR="009D3369" w:rsidRPr="009D3369" w14:paraId="598D7B7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6B0F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D01D1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lisianth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F8027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Lisianthus enation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849C7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Lisianthus enation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74B696" w14:textId="25597C4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1466</w:t>
            </w:r>
          </w:p>
        </w:tc>
      </w:tr>
      <w:tr w:rsidR="009D3369" w:rsidRPr="009D3369" w14:paraId="2194D56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6A8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45894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ludwigiavietnam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017F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Ludwigia yellow vein Vietnam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957C1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Ludwigia yellow vein Vietnam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C71C47" w14:textId="75009FD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1</w:t>
            </w:r>
          </w:p>
        </w:tc>
      </w:tr>
      <w:tr w:rsidR="009D3369" w:rsidRPr="009D3369" w14:paraId="0611D62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B321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4CC71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ludwig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7E7C1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Ludwigia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6A99A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Ludwigia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9570B6" w14:textId="34018806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7210</w:t>
            </w:r>
          </w:p>
        </w:tc>
      </w:tr>
      <w:tr w:rsidR="009D3369" w:rsidRPr="009D3369" w14:paraId="58D11DE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250F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F80A2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luff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AB43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Luff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D07C6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Luff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41F7E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824; DNA-B: NC_004825</w:t>
            </w:r>
          </w:p>
        </w:tc>
      </w:tr>
      <w:tr w:rsidR="009D3369" w:rsidRPr="009D3369" w14:paraId="2C8B01E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4385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A19E1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lycianthes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3AE5A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Lycianthes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89C0F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Lycianthes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BD8B0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978; DNA-B: NC_040187</w:t>
            </w:r>
          </w:p>
        </w:tc>
      </w:tr>
      <w:tr w:rsidR="009D3369" w:rsidRPr="009D3369" w14:paraId="136111E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3DE0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93205" w14:textId="45ABAABE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B7F33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croptili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0B95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croptilium bright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D2278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croptilium bright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441EDF" w14:textId="39CC2493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1452</w:t>
            </w:r>
          </w:p>
        </w:tc>
      </w:tr>
      <w:tr w:rsidR="009D3369" w:rsidRPr="009D3369" w14:paraId="6465641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889F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D06673" w14:textId="60E0DCE1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B7F33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croptilicommu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F70E5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croptilium commo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EDDAC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croptilium commo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EFB0F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1448; DNA-B: NC_031453</w:t>
            </w:r>
          </w:p>
        </w:tc>
      </w:tr>
      <w:tr w:rsidR="009D3369" w:rsidRPr="009D3369" w14:paraId="6B63B1C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E07E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41BCDA" w14:textId="1DD9ADEE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B7F33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croptilaure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F6B6C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croptilium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D0053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croptilium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648C3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952; DNA-B: NC_010953</w:t>
            </w:r>
          </w:p>
        </w:tc>
      </w:tr>
      <w:tr w:rsidR="009D3369" w:rsidRPr="009D3369" w14:paraId="5704E6E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922E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AC9D2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croptilipuertoric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15EBEF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Macroptilium mosaic Puerto Ric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918F3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Macroptilium mosaic Puerto Ric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0EF62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097; DNA-B: NC_004098</w:t>
            </w:r>
          </w:p>
        </w:tc>
      </w:tr>
      <w:tr w:rsidR="009D3369" w:rsidRPr="009D3369" w14:paraId="3117D3C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B8F2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5087F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croptiliflorid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CE7A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Macroptilium yellow mosaic Florid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D07C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Macroptilium yellow mosaic Florid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3BFAF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099; DNA-B: NC_004100</w:t>
            </w:r>
          </w:p>
        </w:tc>
      </w:tr>
      <w:tr w:rsidR="009D3369" w:rsidRPr="009D3369" w14:paraId="14353E1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3A76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D9B97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croptili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ABDF5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croptilium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A31A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croptilium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375A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647; DNA-B: NC_010648</w:t>
            </w:r>
          </w:p>
        </w:tc>
      </w:tr>
      <w:tr w:rsidR="009D3369" w:rsidRPr="009D3369" w14:paraId="5B7624F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AE71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9F6FA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croptilimac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8B833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croptilium yellow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364A4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croptilium yellow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CD139C" w14:textId="67A3DF6F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6999</w:t>
            </w:r>
          </w:p>
        </w:tc>
      </w:tr>
      <w:tr w:rsidR="009D3369" w:rsidRPr="009D3369" w14:paraId="0060452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4AA5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69AB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croptili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59A47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croptilium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08129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croptilium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BF34FA" w14:textId="14BFA2D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7000</w:t>
            </w:r>
          </w:p>
        </w:tc>
      </w:tr>
      <w:tr w:rsidR="009D3369" w:rsidRPr="009D3369" w14:paraId="5676979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96C9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D8AA8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1245E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Malvastrum bright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0FEC0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Malvastrum bright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EEEA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1458; DNA-B: NC_031459</w:t>
            </w:r>
          </w:p>
        </w:tc>
      </w:tr>
      <w:tr w:rsidR="009D3369" w:rsidRPr="009D3369" w14:paraId="1C5E9D5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37A8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9FE5EF" w14:textId="6505CE31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phili</w:t>
            </w:r>
            <w:r w:rsidR="00993946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p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pines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44BC5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vastrum leaf curl Philippine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FA507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lvastrum leaf curl Philippine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EEAC8E" w14:textId="16D68260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1245</w:t>
            </w:r>
          </w:p>
        </w:tc>
      </w:tr>
      <w:tr w:rsidR="009D3369" w:rsidRPr="009D3369" w14:paraId="1D14066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5E06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3F91A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C4C98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vastrum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5246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lvastrum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258C3" w14:textId="3E544ACE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7724</w:t>
            </w:r>
          </w:p>
        </w:tc>
      </w:tr>
      <w:tr w:rsidR="009D3369" w:rsidRPr="009D3369" w14:paraId="183CAA8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6AE4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97D1B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helshi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55857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Malvastrum yellow mosaic Helshir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ED14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Malvastrum yellow mosaic Helshir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40BA6C" w14:textId="42C6A7F0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2</w:t>
            </w:r>
          </w:p>
        </w:tc>
      </w:tr>
      <w:tr w:rsidR="009D3369" w:rsidRPr="009D3369" w14:paraId="074F3CE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61EE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D8B4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jamaic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94A4BF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Malvastrum yellow mosaic Jamaic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80DC39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Malvastrum yellow mosaic Jamaic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8D505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798; DNA-B: NC_038799</w:t>
            </w:r>
          </w:p>
        </w:tc>
      </w:tr>
      <w:tr w:rsidR="009D3369" w:rsidRPr="009D3369" w14:paraId="7933F61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0E92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5C3DB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B8DEE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vastrum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4B8DE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lvastrum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8F6574" w14:textId="5A2579A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559</w:t>
            </w:r>
          </w:p>
        </w:tc>
      </w:tr>
      <w:tr w:rsidR="009D3369" w:rsidRPr="009D3369" w14:paraId="7CBE8F7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5DB1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62639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cambod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942D3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vastrum yellow vein Cambod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867A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lvastrum yellow vein Cambod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CC900A" w14:textId="6AB7EE5A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6763</w:t>
            </w:r>
          </w:p>
        </w:tc>
      </w:tr>
      <w:tr w:rsidR="009D3369" w:rsidRPr="009D3369" w14:paraId="59C2B5B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2E58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7B80D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hongh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9D4E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vastrum yellow vein Hongh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3968E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lvastrum yellow vein Hongh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7933BE" w14:textId="2D3FDCDF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0749</w:t>
            </w:r>
          </w:p>
        </w:tc>
      </w:tr>
      <w:tr w:rsidR="009D3369" w:rsidRPr="009D3369" w14:paraId="4F9D146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3434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9651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laho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A8233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vastrum yellow vein Lahor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5A974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lvastrum yellow vein Lahor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9F9B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476</w:t>
            </w:r>
          </w:p>
        </w:tc>
      </w:tr>
      <w:tr w:rsidR="009D3369" w:rsidRPr="009D3369" w14:paraId="4A1B47E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3AAA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5775B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trum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4C5A5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vastrum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3228C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lvastrum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54039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34</w:t>
            </w:r>
          </w:p>
        </w:tc>
      </w:tr>
      <w:tr w:rsidR="009D3369" w:rsidRPr="009D3369" w14:paraId="0414071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2F0E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00319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alvastrumyunn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7B7B1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vastrum yellow vein Yunn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E30B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lvastrum yellow vein Yunn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0EE28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6631</w:t>
            </w:r>
          </w:p>
        </w:tc>
      </w:tr>
      <w:tr w:rsidR="009D3369" w:rsidRPr="009D3369" w14:paraId="1762DA8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FE45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C82DF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eloch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8D57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elochi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31E6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elochi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2819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8140; DNA-B: NC_028141</w:t>
            </w:r>
          </w:p>
        </w:tc>
      </w:tr>
      <w:tr w:rsidR="009D3369" w:rsidRPr="009D3369" w14:paraId="36AEC65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5F78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D606B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elochi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CD041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elochi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23674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elochi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3E2F7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8142; DNA-B: NC_028143</w:t>
            </w:r>
          </w:p>
        </w:tc>
      </w:tr>
      <w:tr w:rsidR="009D3369" w:rsidRPr="009D3369" w14:paraId="0BAB952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AB0B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5B666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m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736CA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Melon chlorotic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1C459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melon chlorotic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A5B20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865; DNA-B: NC_003860</w:t>
            </w:r>
          </w:p>
        </w:tc>
      </w:tr>
      <w:tr w:rsidR="009D3369" w:rsidRPr="009D3369" w14:paraId="14FDCBB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6C8F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D9BCD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mis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DAA7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elon chlorotic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F2745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elon chlorotic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6551B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4380; DNA-B: NC_014381</w:t>
            </w:r>
          </w:p>
        </w:tc>
      </w:tr>
      <w:tr w:rsidR="009D3369" w:rsidRPr="009D3369" w14:paraId="251DED3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C7E8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0EB51F" w14:textId="680050A9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</w:t>
            </w:r>
            <w:r w:rsidR="005C355F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is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4722F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elon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14C96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elon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802BD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525</w:t>
            </w:r>
          </w:p>
        </w:tc>
      </w:tr>
      <w:tr w:rsidR="009D3369" w:rsidRPr="009D3369" w14:paraId="31985C9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2D76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ADBA7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erremiapuertoric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D76EB4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Merremia mosaic Puerto Ric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BEB273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Merremia mosaic Puerto Ric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D0D56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5490; DNA-B: NC_015491</w:t>
            </w:r>
          </w:p>
        </w:tc>
      </w:tr>
      <w:tr w:rsidR="009D3369" w:rsidRPr="009D3369" w14:paraId="0F2CB84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4C3D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7A687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errem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06C17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erremi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91EC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erremi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5F117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7965; DNA-B: NC_007966</w:t>
            </w:r>
          </w:p>
        </w:tc>
      </w:tr>
      <w:tr w:rsidR="009D3369" w:rsidRPr="009D3369" w14:paraId="69D34C8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727C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AEEEC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es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0AA26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Mesta yellow vein mosaic Bahraich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04408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Mesta yellow vein mosaic Bahraich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2C33FC" w14:textId="0609194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818</w:t>
            </w:r>
          </w:p>
        </w:tc>
      </w:tr>
      <w:tr w:rsidR="009D3369" w:rsidRPr="009D3369" w14:paraId="56499B9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C766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6CAD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imos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61A01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Mimosa yellow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48168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Mimosa yellow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9445E0" w14:textId="261A759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546</w:t>
            </w:r>
          </w:p>
        </w:tc>
      </w:tr>
      <w:tr w:rsidR="009D3369" w:rsidRPr="009D3369" w14:paraId="1D765A5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3857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3FF4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irabil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3E5A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irabilis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ED583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irabilis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5DD9B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4491</w:t>
            </w:r>
          </w:p>
        </w:tc>
      </w:tr>
      <w:tr w:rsidR="009D3369" w:rsidRPr="009D3369" w14:paraId="5199FF0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45DB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3B684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ignaradiataind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1D4EB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Mungbean yellow mosaic Ind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2200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mungbean yellow mosaic Ind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74241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608; DNA-B: NC_004609</w:t>
            </w:r>
          </w:p>
        </w:tc>
      </w:tr>
      <w:tr w:rsidR="009D3369" w:rsidRPr="009D3369" w14:paraId="57C7549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A1DA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B0E65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ignaradia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815A7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ungbean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777BC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ungbean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D4CCF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983; DNA-B: NC_001984</w:t>
            </w:r>
          </w:p>
        </w:tc>
      </w:tr>
      <w:tr w:rsidR="009D3369" w:rsidRPr="009D3369" w14:paraId="0981134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4847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5B7744" w14:textId="42F235AA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ocimum</w:t>
            </w:r>
            <w:r w:rsidR="00882376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aure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FB4CF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cimum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C44A5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Ocimum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65B94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91; DNA-B: NC_060092</w:t>
            </w:r>
          </w:p>
        </w:tc>
      </w:tr>
      <w:tr w:rsidR="009D3369" w:rsidRPr="009D3369" w14:paraId="3F62918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CB59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5F9AA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ocimum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BBE97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cimum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F8E91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Ocimum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1366F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93; DNA-B: NC_060094</w:t>
            </w:r>
          </w:p>
        </w:tc>
      </w:tr>
      <w:tr w:rsidR="009D3369" w:rsidRPr="009D3369" w14:paraId="27FAC57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6136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3401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ocimum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4DAA5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cimum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D71A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Ocimum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4CD7A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92; DNA-B: NC_060093</w:t>
            </w:r>
          </w:p>
        </w:tc>
      </w:tr>
      <w:tr w:rsidR="009D3369" w:rsidRPr="009D3369" w14:paraId="2993183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53F5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0CBF4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elsmoschusenation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13079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Okra enation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17354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okra enation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39D38" w14:textId="601E8E7A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894</w:t>
            </w:r>
          </w:p>
        </w:tc>
      </w:tr>
      <w:tr w:rsidR="009D3369" w:rsidRPr="009D3369" w14:paraId="69C88DD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4667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ACAAB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elsmoschusom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1F12F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Okra leaf curl Om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28573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okra leaf curl Om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5C02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8985</w:t>
            </w:r>
          </w:p>
        </w:tc>
      </w:tr>
      <w:tr w:rsidR="009D3369" w:rsidRPr="009D3369" w14:paraId="0259342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B23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1F0561" w14:textId="2F927AD8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E57618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abelsmoschusm</w:t>
            </w:r>
            <w:r w:rsidR="00E57618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ac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1E0C3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kra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C779B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okra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9626B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1181; DNA-B: NC_011182</w:t>
            </w:r>
          </w:p>
        </w:tc>
      </w:tr>
      <w:tr w:rsidR="009D3369" w:rsidRPr="009D3369" w14:paraId="0464E3C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14EB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A5D14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elsmoschusretorri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5B230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kra yellow crink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5BBC4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okra yellow crink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51D4FD" w14:textId="0F4CCFFD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377</w:t>
            </w:r>
          </w:p>
        </w:tc>
      </w:tr>
      <w:tr w:rsidR="009D3369" w:rsidRPr="009D3369" w14:paraId="130743C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2F20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CD5B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belsmoschusmexic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F04E3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Okra yellow mosaic Mexic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F4467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okra yellow mosaic Mexic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3FA0C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4066; DNA-B: NC_014067</w:t>
            </w:r>
          </w:p>
        </w:tc>
      </w:tr>
      <w:tr w:rsidR="009D3369" w:rsidRPr="009D3369" w14:paraId="7B957E9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F716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E1C91" w14:textId="217F6B5D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oxalis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4A973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xalis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9880E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Oxalis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953EC2" w14:textId="10D3E572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6253</w:t>
            </w:r>
          </w:p>
        </w:tc>
      </w:tr>
      <w:tr w:rsidR="009D3369" w:rsidRPr="009D3369" w14:paraId="00EECA3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C9E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1BF1B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apay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13E02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paya leaf crump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8C061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paya leaf crump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D3C30E" w14:textId="2C15F34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707</w:t>
            </w:r>
          </w:p>
        </w:tc>
      </w:tr>
      <w:tr w:rsidR="009D3369" w:rsidRPr="009D3369" w14:paraId="70454E7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0DA4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51B88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ricach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20A18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apaya leaf curl Chi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E0ADD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apaya leaf curl Chi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7B4651" w14:textId="61237CE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321</w:t>
            </w:r>
          </w:p>
        </w:tc>
      </w:tr>
      <w:tr w:rsidR="009D3369" w:rsidRPr="009D3369" w14:paraId="6237355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1130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A4236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ricaguandong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EEE5C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apaya leaf curl Guandong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3034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apaya leaf curl Guandong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D2774A" w14:textId="297AAE83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844</w:t>
            </w:r>
          </w:p>
        </w:tc>
      </w:tr>
      <w:tr w:rsidR="009D3369" w:rsidRPr="009D3369" w14:paraId="4786015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5195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9682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ric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0CB83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pay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04FED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pay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B1293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147</w:t>
            </w:r>
          </w:p>
        </w:tc>
      </w:tr>
      <w:tr w:rsidR="009D3369" w:rsidRPr="009D3369" w14:paraId="05CBA29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F07F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11EEB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ricapr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FED34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apaya severe leaf curl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FCB9A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apaya severe leaf curl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6B8B4C" w14:textId="199841ED" w:rsidR="009D3369" w:rsidRPr="00EF3144" w:rsidRDefault="00021A7A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6291</w:t>
            </w:r>
          </w:p>
        </w:tc>
      </w:tr>
      <w:tr w:rsidR="009D3369" w:rsidRPr="009D3369" w14:paraId="729DEA4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9A61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D4B5E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rica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52ABE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apaya severe leaf curl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992F4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apaya severe leaf curl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7B4C0" w14:textId="6682222D" w:rsidR="009D3369" w:rsidRPr="00EF3144" w:rsidRDefault="00021A7A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6292</w:t>
            </w:r>
          </w:p>
        </w:tc>
      </w:tr>
      <w:tr w:rsidR="009D3369" w:rsidRPr="009D3369" w14:paraId="70395DC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0F53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3D0A6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ric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C4610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apaya yellow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CAA34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apaya yellow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E5D56C" w14:textId="5D6BE385" w:rsidR="009D3369" w:rsidRPr="00EF3144" w:rsidRDefault="00CB3D5D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6268</w:t>
            </w:r>
          </w:p>
        </w:tc>
      </w:tr>
      <w:tr w:rsidR="009D3369" w:rsidRPr="009D3369" w14:paraId="3B73698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FC1C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4A06E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assiflor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F6847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ssionfruit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44687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ssionfruit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68E057" w14:textId="584ECA49" w:rsidR="009D3369" w:rsidRPr="00EF3144" w:rsidRDefault="00021A7A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6047</w:t>
            </w:r>
          </w:p>
        </w:tc>
      </w:tr>
      <w:tr w:rsidR="009D3369" w:rsidRPr="009D3369" w14:paraId="76F8198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37C7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EAABB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assifloracontors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CA2DB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ssionfruit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48EC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ssionfruit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5995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1764; DNA-B: NC_031765</w:t>
            </w:r>
          </w:p>
        </w:tc>
      </w:tr>
      <w:tr w:rsidR="009D3369" w:rsidRPr="009D3369" w14:paraId="78426E4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782F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6734F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assifloraseve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894C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ssionfruit severe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21032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ssionfruit severe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826AA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2786; DNA-B: NC_012787</w:t>
            </w:r>
          </w:p>
        </w:tc>
      </w:tr>
      <w:tr w:rsidR="009D3369" w:rsidRPr="009D3369" w14:paraId="7EC9CA5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329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DACFD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avon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64C7D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voni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5387C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voni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DB79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981; DNA-B: NC_040185</w:t>
            </w:r>
          </w:p>
        </w:tc>
      </w:tr>
      <w:tr w:rsidR="009D3369" w:rsidRPr="009D3369" w14:paraId="4A97DCF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4505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69C55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avoni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C4378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voni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93143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voni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7BDB4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9105; DNA-B: NC_037611</w:t>
            </w:r>
          </w:p>
        </w:tc>
      </w:tr>
      <w:tr w:rsidR="009D3369" w:rsidRPr="009D3369" w14:paraId="5F8C81D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546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78FF9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is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2C9C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ea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34BE4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ea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74667B" w14:textId="3D06055E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3554</w:t>
            </w:r>
          </w:p>
        </w:tc>
      </w:tr>
      <w:tr w:rsidR="009D3369" w:rsidRPr="009D3369" w14:paraId="6FB2778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D99A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DD5EC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edilanth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891B4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edilanthus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E96F9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edilenthus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6A5E5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2118</w:t>
            </w:r>
          </w:p>
        </w:tc>
      </w:tr>
      <w:tr w:rsidR="009D3369" w:rsidRPr="009D3369" w14:paraId="48D00EA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FCE1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B2C2D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annu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E9949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epper blistering lea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F525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epper blistering lea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4A94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96; DNA-B: NC_060096</w:t>
            </w:r>
          </w:p>
        </w:tc>
      </w:tr>
      <w:tr w:rsidR="009D3369" w:rsidRPr="009D3369" w14:paraId="1298D19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EB82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7C167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77EE1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epper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F4B32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epper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8ABD9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101; DNA-B: NC_004096</w:t>
            </w:r>
          </w:p>
        </w:tc>
      </w:tr>
      <w:tr w:rsidR="009D3369" w:rsidRPr="009D3369" w14:paraId="644B4B1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DE92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D709D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huastec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A224B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huasteco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66B07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huasteco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8C52A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359; DNA-B: NC_001369</w:t>
            </w:r>
          </w:p>
        </w:tc>
      </w:tr>
      <w:tr w:rsidR="009D3369" w:rsidRPr="009D3369" w14:paraId="151ACA5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DD38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F8D82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bangladesch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884E0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leaf curl Bangladesh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25DC1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leaf curl Bangladesh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799375" w14:textId="2B08BD5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192</w:t>
            </w:r>
          </w:p>
        </w:tc>
      </w:tr>
      <w:tr w:rsidR="009D3369" w:rsidRPr="009D3369" w14:paraId="79CDF3D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064F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BDFB8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laho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67FCF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leaf curl Lahor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60075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leaf curl Lahor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066141" w14:textId="39642A06" w:rsidR="009D3369" w:rsidRPr="00EF3144" w:rsidRDefault="00CB3D5D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4864</w:t>
            </w:r>
          </w:p>
        </w:tc>
      </w:tr>
      <w:tr w:rsidR="009D3369" w:rsidRPr="009D3369" w14:paraId="2B7F35A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0A1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1B0FF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FFA8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epper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7BD72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epper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FABF0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0882</w:t>
            </w:r>
          </w:p>
        </w:tc>
      </w:tr>
      <w:tr w:rsidR="009D3369" w:rsidRPr="009D3369" w14:paraId="1C796A3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B084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B9BB9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yunn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5DD53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leaf curl Yunn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C863A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leaf curl Yunn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A4205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618</w:t>
            </w:r>
          </w:p>
        </w:tc>
      </w:tr>
      <w:tr w:rsidR="009D3369" w:rsidRPr="009D3369" w14:paraId="61CBB08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BC9D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AA45F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contorsio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4B1C6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epper leafrol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8E599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epper leafrol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0ECC9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43517; DNA-B: NC_050698</w:t>
            </w:r>
          </w:p>
        </w:tc>
      </w:tr>
      <w:tr w:rsidR="009D3369" w:rsidRPr="009D3369" w14:paraId="12DCBEC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0AF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A1FCE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aceh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70530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yellow leaf curl Aceh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2E326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yellow leaf curl Aceh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503A6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16; DNA-B: NC_055517</w:t>
            </w:r>
          </w:p>
        </w:tc>
      </w:tr>
      <w:tr w:rsidR="009D3369" w:rsidRPr="009D3369" w14:paraId="7DA14F2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0D2A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EF41FE" w14:textId="206CA30F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E625C2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apsicumindones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C36C8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yellow leaf curl Indones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26C31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yellow leaf curl Indones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18347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8283; DNA-B: NC_008284</w:t>
            </w:r>
          </w:p>
        </w:tc>
      </w:tr>
      <w:tr w:rsidR="009D3369" w:rsidRPr="009D3369" w14:paraId="6102F91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7A06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808F12" w14:textId="71FE8ECC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E625C2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apsicumindonesiaense</w:t>
            </w:r>
            <w:r w:rsidR="00A65F5A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duo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FD533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yellow leaf curl Indonesia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6F6A1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yellow leaf curl Indonesia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458B6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46</w:t>
            </w:r>
          </w:p>
        </w:tc>
      </w:tr>
      <w:tr w:rsidR="009D3369" w:rsidRPr="009D3369" w14:paraId="0FBCAB0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9CF8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C2DE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thailand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BA2DB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yellow leaf curl Thailan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79B3A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yellow leaf curl Thailan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EE0182" w14:textId="75F6A2EA" w:rsidR="009D3369" w:rsidRPr="00EF3144" w:rsidRDefault="009E73EC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 xml:space="preserve">DNA-A: </w:t>
            </w:r>
            <w:hyperlink r:id="rId9" w:history="1">
              <w:r w:rsidR="00CB3D5D" w:rsidRPr="00EF3144">
                <w:rPr>
                  <w:rFonts w:ascii="Arial Narrow" w:hAnsi="Arial Narrow" w:cs="Calibri"/>
                  <w:color w:val="000000" w:themeColor="text1"/>
                  <w:sz w:val="14"/>
                  <w:szCs w:val="14"/>
                  <w:lang w:eastAsia="fr-FR"/>
                </w:rPr>
                <w:t>NC_028989</w:t>
              </w:r>
            </w:hyperlink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 xml:space="preserve">; DNA-B: </w:t>
            </w:r>
            <w:hyperlink r:id="rId10" w:history="1">
              <w:r w:rsidR="00CB3D5D" w:rsidRPr="00EF3144">
                <w:rPr>
                  <w:rFonts w:ascii="Arial Narrow" w:hAnsi="Arial Narrow" w:cs="Calibri"/>
                  <w:color w:val="000000" w:themeColor="text1"/>
                  <w:sz w:val="14"/>
                  <w:szCs w:val="14"/>
                  <w:lang w:eastAsia="fr-FR"/>
                </w:rPr>
                <w:t>NC_040186</w:t>
              </w:r>
            </w:hyperlink>
          </w:p>
        </w:tc>
      </w:tr>
      <w:tr w:rsidR="009D3369" w:rsidRPr="009D3369" w14:paraId="6324AD6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9D40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47078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ch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78AD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yellow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9770E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yellow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D2B98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0236</w:t>
            </w:r>
          </w:p>
        </w:tc>
      </w:tr>
      <w:tr w:rsidR="009D3369" w:rsidRPr="009D3369" w14:paraId="4C74AC6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C890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C1B82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apsicummal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C14A4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epper yellow vein Mal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4BC83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epper yellow vein Mal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4D66F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347</w:t>
            </w:r>
          </w:p>
        </w:tc>
      </w:tr>
      <w:tr w:rsidR="009D3369" w:rsidRPr="009D3369" w14:paraId="6075B9B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804E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B0DEF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olyga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65B94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olygala garcini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8126E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olygala garcini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BDD3D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7068</w:t>
            </w:r>
          </w:p>
        </w:tc>
      </w:tr>
      <w:tr w:rsidR="009D3369" w:rsidRPr="009D3369" w14:paraId="12CC8F0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2D28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33B3E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tuberosumpanam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8A62FD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Potato yellow mosaic Panam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046038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potato yellow mosaic Panam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EC3C2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2048; DNA-B: NC_002049</w:t>
            </w:r>
          </w:p>
        </w:tc>
      </w:tr>
      <w:tr w:rsidR="009D3369" w:rsidRPr="009D3369" w14:paraId="5A9D598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7670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8DB9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tuberos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EE5FA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otato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D8F51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otato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3F689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934; DNA-B: NC_001935</w:t>
            </w:r>
          </w:p>
        </w:tc>
      </w:tr>
      <w:tr w:rsidR="009D3369" w:rsidRPr="009D3369" w14:paraId="68A6741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F771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0977C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ouzolz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455B9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ouzolzia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D6CC2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ouzolzia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1CA9B" w14:textId="687797E0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3849</w:t>
            </w:r>
          </w:p>
        </w:tc>
      </w:tr>
      <w:tr w:rsidR="009D3369" w:rsidRPr="009D3369" w14:paraId="52A12DC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1C4F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AE33A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ouzolziaguangdong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00C4D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ouzolzia mosaic Guangdong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8D56C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ouzolzia mosaic Guangdong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462FB6" w14:textId="4F0A4E9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3</w:t>
            </w:r>
          </w:p>
        </w:tc>
      </w:tr>
      <w:tr w:rsidR="009D3369" w:rsidRPr="009D3369" w14:paraId="3FAF075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65B9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D4E5C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ouzolzi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80046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ouzolzi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356F4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ouzolzi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A056E" w14:textId="0A9AFEF3" w:rsidR="009D3369" w:rsidRPr="00EF3144" w:rsidRDefault="004665CA" w:rsidP="004665CA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5413</w:t>
            </w:r>
          </w:p>
        </w:tc>
      </w:tr>
      <w:tr w:rsidR="009D3369" w:rsidRPr="009D3369" w14:paraId="49EA216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90E7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6CA2C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prem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AC907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remn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2E201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remn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91A816" w14:textId="2F939CD0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4</w:t>
            </w:r>
          </w:p>
        </w:tc>
      </w:tr>
      <w:tr w:rsidR="009D3369" w:rsidRPr="009D3369" w14:paraId="6522F86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FEB8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CB204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rbitamaxim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A1871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umpkin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C8C55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umpkin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76CBB" w14:textId="4CF3A962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946</w:t>
            </w:r>
          </w:p>
        </w:tc>
      </w:tr>
      <w:tr w:rsidR="009D3369" w:rsidRPr="009D3369" w14:paraId="1B55FC0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0A0A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FC53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rami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7E933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Ramie mosaic Yunn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E1BD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ramie mosaic Yunn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2FDD9F" w14:textId="3AB5FBEE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0699</w:t>
            </w:r>
          </w:p>
        </w:tc>
      </w:tr>
      <w:tr w:rsidR="009D3369" w:rsidRPr="009D3369" w14:paraId="2370285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13A4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16A5E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rhynchosiahava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E7EB3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Rhynchosia golden mosaic Hava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72AF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Rhynchosia golden mosaic Hava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792AE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800; DNA-B: NC_038801</w:t>
            </w:r>
          </w:p>
        </w:tc>
      </w:tr>
      <w:tr w:rsidR="009D3369" w:rsidRPr="009D3369" w14:paraId="2617B02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8DA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A26D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rhynchosiasinalo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FD7A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Rhynchosia golden mosaic Sinalo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E1C0B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Rhynchosia golden mosaic Sinalo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AB278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802; DNA-B: NC_038803</w:t>
            </w:r>
          </w:p>
        </w:tc>
      </w:tr>
      <w:tr w:rsidR="009D3369" w:rsidRPr="009D3369" w14:paraId="144619C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E61D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8BAD54" w14:textId="32FCAA0A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rhynchosia</w:t>
            </w:r>
            <w:r w:rsidR="00F11F2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re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522B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Rhynchosia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0BC7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Rhynchosia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9AE4B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7306; DNA-B: NC_037305</w:t>
            </w:r>
          </w:p>
        </w:tc>
      </w:tr>
      <w:tr w:rsidR="009D3369" w:rsidRPr="009D3369" w14:paraId="3E2872B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6B49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5AD686" w14:textId="22141328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8544C1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rhynchosia</w:t>
            </w:r>
            <w:r w:rsidR="008544C1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E4D26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Rhynchosia mild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9BA9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Rhynchosia mild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295ED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5488; DNA-B: NC_015489</w:t>
            </w:r>
          </w:p>
        </w:tc>
      </w:tr>
      <w:tr w:rsidR="009D3369" w:rsidRPr="009D3369" w14:paraId="437B97F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4AB3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E86E2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rhynchosiarugos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D7024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Rhynchosia rugose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7FEA9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Rhynchosia rugose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565EB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805; DNA-B: NC_038804</w:t>
            </w:r>
          </w:p>
        </w:tc>
      </w:tr>
      <w:tr w:rsidR="009D3369" w:rsidRPr="009D3369" w14:paraId="5A78596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2117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E5213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rhynchosiaind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3898F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Rhynchosia yellow mosaic Ind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5229D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Rhynchosia yellow mosaic Ind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1B96E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4902; DNA-B: NC_014903</w:t>
            </w:r>
          </w:p>
        </w:tc>
      </w:tr>
      <w:tr w:rsidR="009D3369" w:rsidRPr="009D3369" w14:paraId="28F025D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9D30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F27A6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rhynchosi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4DC13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Rhynchosi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FA3CF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Rhynchosi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027FD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885; DNA-B: NC_038886</w:t>
            </w:r>
          </w:p>
        </w:tc>
      </w:tr>
      <w:tr w:rsidR="009D3369" w:rsidRPr="009D3369" w14:paraId="198CC43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879C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959F5D" w14:textId="772FB0FB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7951AD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ros</w:t>
            </w:r>
            <w:r w:rsidR="007951AD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0F903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Rose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1CA19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rose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6FF16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4687</w:t>
            </w:r>
          </w:p>
        </w:tc>
      </w:tr>
      <w:tr w:rsidR="009D3369" w:rsidRPr="009D3369" w14:paraId="22706F3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FB2D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8BD10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aurop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DF7A0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auropus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5908A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auropus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ADCBCE" w14:textId="728E9F7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5</w:t>
            </w:r>
          </w:p>
        </w:tc>
      </w:tr>
      <w:tr w:rsidR="009D3369" w:rsidRPr="009D3369" w14:paraId="7165B2F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73F2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EDF75B" w14:textId="7BA58A03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enecio</w:t>
            </w:r>
            <w:r w:rsidR="00C9025A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n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374F7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enecio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F1BB7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enecio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B28A0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6995</w:t>
            </w:r>
          </w:p>
        </w:tc>
      </w:tr>
      <w:tr w:rsidR="009D3369" w:rsidRPr="009D3369" w14:paraId="0D5D787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F7CB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AFF09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en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AE8E1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enn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8E57D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enn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CC5EC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0748</w:t>
            </w:r>
          </w:p>
        </w:tc>
      </w:tr>
      <w:tr w:rsidR="009D3369" w:rsidRPr="009D3369" w14:paraId="48A1C75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394F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D7C8B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3BD24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angular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F81D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angular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24822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1456; DNA-B: NC_031457</w:t>
            </w:r>
          </w:p>
        </w:tc>
      </w:tr>
      <w:tr w:rsidR="009D3369" w:rsidRPr="009D3369" w14:paraId="55E0F22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A39A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320FE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99347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bright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F725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bright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52E9D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991; DNA-B: NC_040191</w:t>
            </w:r>
          </w:p>
        </w:tc>
      </w:tr>
      <w:tr w:rsidR="009D3369" w:rsidRPr="009D3369" w14:paraId="28EE440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7C73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61A5F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palli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2A29D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chlorotic lea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94D17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chlorotic lea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37A7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81; DNA-B: NC_060102</w:t>
            </w:r>
          </w:p>
        </w:tc>
      </w:tr>
      <w:tr w:rsidR="009D3369" w:rsidRPr="009D3369" w14:paraId="214DA0D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5AD9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1784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palli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FF663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chlorotic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1886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chlorotic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DB90C5" w14:textId="6487A4EA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90</w:t>
            </w:r>
          </w:p>
        </w:tc>
      </w:tr>
      <w:tr w:rsidR="009D3369" w:rsidRPr="009D3369" w14:paraId="463C0B7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1538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8ECEB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9E214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chlorotic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70250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chlorotic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49047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1455; DNA-B: NC_031454</w:t>
            </w:r>
          </w:p>
        </w:tc>
      </w:tr>
      <w:tr w:rsidR="009D3369" w:rsidRPr="009D3369" w14:paraId="6D051AD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F9DD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A7C70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cilia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8C3E8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ciliaris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477DB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ciliaris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AF741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456; DNA-B: NC_049200</w:t>
            </w:r>
          </w:p>
        </w:tc>
      </w:tr>
      <w:tr w:rsidR="009D3369" w:rsidRPr="009D3369" w14:paraId="395E3EA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3F32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36CB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vulga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9F859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commo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D4161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commo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5F76D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7</w:t>
            </w:r>
          </w:p>
        </w:tc>
      </w:tr>
      <w:tr w:rsidR="009D3369" w:rsidRPr="009D3369" w14:paraId="634B79A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6DA9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4BF294" w14:textId="18AC869C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rei</w:t>
            </w:r>
            <w:r w:rsidR="0053460B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rac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A5BBA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golden mosaic Brac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1CF61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golden mosaic Brac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19DD4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8</w:t>
            </w:r>
          </w:p>
        </w:tc>
      </w:tr>
      <w:tr w:rsidR="009D3369" w:rsidRPr="009D3369" w14:paraId="7099A8F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6319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848DC" w14:textId="2DB4C958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razil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80212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golden mosaic Brazi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57B8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golden mosaic Brazi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E21056" w14:textId="42CE906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87</w:t>
            </w:r>
          </w:p>
        </w:tc>
      </w:tr>
      <w:tr w:rsidR="009D3369" w:rsidRPr="009D3369" w14:paraId="1E8D12E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380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8C92A3" w14:textId="0B9CF111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uckup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E23A3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golden mosaic Buckup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DF9F3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golden mosaic Buckup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EB5E4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4794; DNA-B: NC_014795</w:t>
            </w:r>
          </w:p>
        </w:tc>
      </w:tr>
      <w:tr w:rsidR="009D3369" w:rsidRPr="009D3369" w14:paraId="7F0B486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AEF7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61E0B5" w14:textId="1ED8C03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ostaric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63ADF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Sida golden mosaic Costa Ric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3D62EB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Sida golden mosaic Costa Ric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08860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657; DNA-B: NC_004658</w:t>
            </w:r>
          </w:p>
        </w:tc>
      </w:tr>
      <w:tr w:rsidR="009D3369" w:rsidRPr="009D3369" w14:paraId="390A008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6AE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C15F29" w14:textId="7C52C9CE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florid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C68B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golden mosaic Florid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F9C62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golden mosaic Florid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340E0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4446; DNA-B: NC_014447</w:t>
            </w:r>
          </w:p>
        </w:tc>
      </w:tr>
      <w:tr w:rsidR="009D3369" w:rsidRPr="009D3369" w14:paraId="767086A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3DFF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2D54D" w14:textId="0F14DD26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lar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6DC00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golden mosaic Lar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C398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golden mosaic Lar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E72B30" w14:textId="0985BE3F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59</w:t>
            </w:r>
          </w:p>
        </w:tc>
      </w:tr>
      <w:tr w:rsidR="009D3369" w:rsidRPr="009D3369" w14:paraId="7930A72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BD4E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532FA1" w14:textId="2E74B14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d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57168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08B14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85E86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2046; DNA-B: NC_002047</w:t>
            </w:r>
          </w:p>
        </w:tc>
      </w:tr>
      <w:tr w:rsidR="009D3369" w:rsidRPr="009D3369" w14:paraId="6B0583D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A76A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7216A" w14:textId="4DC1CCA8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C9A82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golden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461A9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golden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80FD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4130; DNA-B: NC_014128</w:t>
            </w:r>
          </w:p>
        </w:tc>
      </w:tr>
      <w:tr w:rsidR="009D3369" w:rsidRPr="009D3369" w14:paraId="25CB4B9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011B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3A8DE" w14:textId="1ED51709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c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01FFE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golden yellow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C2FDB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golden yellow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8B085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92</w:t>
            </w:r>
          </w:p>
        </w:tc>
      </w:tr>
      <w:tr w:rsidR="009D3369" w:rsidRPr="009D3369" w14:paraId="0268FB5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0C2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DAC9EA" w14:textId="6FE16B1D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80CAE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golden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520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golden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E39F7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0</w:t>
            </w:r>
          </w:p>
        </w:tc>
      </w:tr>
      <w:tr w:rsidR="009D3369" w:rsidRPr="009D3369" w14:paraId="1932457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DDB3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4ECA4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inter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B40B9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interveinal bright yellow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2CB5D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interveinal bright yellow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8856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602; DNA-B: NC_060097</w:t>
            </w:r>
          </w:p>
        </w:tc>
      </w:tr>
      <w:tr w:rsidR="009D3369" w:rsidRPr="009D3369" w14:paraId="3BA209D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EBA0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4287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contors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A1295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BC76E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29620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7638</w:t>
            </w:r>
          </w:p>
        </w:tc>
      </w:tr>
      <w:tr w:rsidR="009D3369" w:rsidRPr="009D3369" w14:paraId="37B29D5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08DD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2F54C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micranth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D4ACB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micranth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F3A2F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micranth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BF51D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5330; DNA-B: NC_005331</w:t>
            </w:r>
          </w:p>
        </w:tc>
      </w:tr>
      <w:tr w:rsidR="009D3369" w:rsidRPr="009D3369" w14:paraId="1BE0C90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AC0F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DA6E1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alagoas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BE73C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mosaic Alagoa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6D343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mosaic Alagoa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794F3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6573; DNA-B: NC_016579</w:t>
            </w:r>
          </w:p>
        </w:tc>
      </w:tr>
      <w:tr w:rsidR="009D3369" w:rsidRPr="009D3369" w14:paraId="7F1FB5F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CAF2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27C84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boliviaensepr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3A26B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mosaic Bolivia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EC817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mosaic Bolivia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30830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5046; DNA-B: NC_015044</w:t>
            </w:r>
          </w:p>
        </w:tc>
      </w:tr>
      <w:tr w:rsidR="009D3369" w:rsidRPr="009D3369" w14:paraId="6FCFC30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428A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E7A45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boliviaen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98A78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mosaic Bolivia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608F1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mosaic Bolivia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D0D3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5043; DNA-B: NC_015047</w:t>
            </w:r>
          </w:p>
        </w:tc>
      </w:tr>
      <w:tr w:rsidR="009D3369" w:rsidRPr="009D3369" w14:paraId="4DB9F7E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8CBA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A0B8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sinalo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0A156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mosaic Sinalo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E43A4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mosaic Sinalo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9CAD8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8059; DNA-B: NC_008056</w:t>
            </w:r>
          </w:p>
        </w:tc>
      </w:tr>
      <w:tr w:rsidR="009D3369" w:rsidRPr="009D3369" w14:paraId="72DB87F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F77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E99AAB" w14:textId="35D7363D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variatialag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DF6C4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mottle Alagoa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490D8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mottle Alagoa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9896BC" w14:textId="6AE024AA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0256</w:t>
            </w:r>
          </w:p>
        </w:tc>
      </w:tr>
      <w:tr w:rsidR="009D3369" w:rsidRPr="009D3369" w14:paraId="57DDCF1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B9DC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E13BD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C2029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E975D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5B0BBA" w14:textId="33EB8D49" w:rsidR="009D3369" w:rsidRPr="00EF3144" w:rsidRDefault="00B65836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04637</w:t>
            </w:r>
          </w:p>
        </w:tc>
      </w:tr>
      <w:tr w:rsidR="009D3369" w:rsidRPr="009D3369" w14:paraId="25D6AF4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F5EC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C3F0E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mac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FE9F0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yellow blotch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27646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yellow blotch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427D89" w14:textId="6E98095A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0254</w:t>
            </w:r>
          </w:p>
        </w:tc>
      </w:tr>
      <w:tr w:rsidR="009D3369" w:rsidRPr="009D3369" w14:paraId="78E758D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E638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0DD345" w14:textId="1C48A1FF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</w:t>
            </w:r>
            <w:r w:rsidR="0053460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6EB6A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yellow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616A6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yellow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3AB2B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48; DNA-B: NC_060100</w:t>
            </w:r>
          </w:p>
        </w:tc>
      </w:tr>
      <w:tr w:rsidR="009D3369" w:rsidRPr="009D3369" w14:paraId="08F1261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8370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74CCC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contors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E1E7F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yellow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8B814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yellow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EB8F9D" w14:textId="59ABA7BF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1</w:t>
            </w:r>
          </w:p>
        </w:tc>
      </w:tr>
      <w:tr w:rsidR="009D3369" w:rsidRPr="009D3369" w14:paraId="70639AB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F391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4D0C8E" w14:textId="00A2F839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7951AD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idaflavalag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E7731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yellow mosaic Alagoa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36E21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yellow mosaic Alagoa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8D6B8B" w14:textId="294F3383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0255</w:t>
            </w:r>
          </w:p>
        </w:tc>
      </w:tr>
      <w:tr w:rsidR="009D3369" w:rsidRPr="009D3369" w14:paraId="25024E6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476E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C2CDA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ch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7F63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yellow mosaic Chi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8DED4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yellow mosaic Chi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D3BCE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7987</w:t>
            </w:r>
          </w:p>
        </w:tc>
      </w:tr>
      <w:tr w:rsidR="009D3369" w:rsidRPr="009D3369" w14:paraId="6B03344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745A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88B96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3E00D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3BA3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FC6033" w14:textId="5E77FC5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39</w:t>
            </w:r>
          </w:p>
        </w:tc>
      </w:tr>
      <w:tr w:rsidR="009D3369" w:rsidRPr="009D3369" w14:paraId="08AE8E3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896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B2941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yucat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E9718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yellow mosaic Yucat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B63E0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yellow mosaic Yucat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5C25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8779; DNA-B: NC_008780</w:t>
            </w:r>
          </w:p>
        </w:tc>
      </w:tr>
      <w:tr w:rsidR="009D3369" w:rsidRPr="009D3369" w14:paraId="014DFE1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2B21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6FB9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AEA48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yellow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EA8C4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yellow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13A92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6082; DNA-B: NC_016083</w:t>
            </w:r>
          </w:p>
        </w:tc>
      </w:tr>
      <w:tr w:rsidR="009D3369" w:rsidRPr="009D3369" w14:paraId="2A760FD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96A8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19BE3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ne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A47B7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yellow ne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21A7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yellow ne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3AB79" w14:textId="3C19321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0253</w:t>
            </w:r>
          </w:p>
        </w:tc>
      </w:tr>
      <w:tr w:rsidR="009D3369" w:rsidRPr="009D3369" w14:paraId="6DD4A36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B28A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63CF0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vietnam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0963F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 yellow vein Vietnam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4D6F8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 yellow vein Vietnam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BC2B44" w14:textId="2DA42A19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547</w:t>
            </w:r>
          </w:p>
        </w:tc>
      </w:tr>
      <w:tr w:rsidR="009D3369" w:rsidRPr="009D3369" w14:paraId="7876CDE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D55C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205EF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flav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E872B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da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84AA1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da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7D501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661; DNA-B: NC_004662</w:t>
            </w:r>
          </w:p>
        </w:tc>
      </w:tr>
      <w:tr w:rsidR="009D3369" w:rsidRPr="009D3369" w14:paraId="03ABC6C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7378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A9C02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dast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3DAC6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dastrum golden leaf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0ACF3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dastrum golden leaf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BB6F5A" w14:textId="0DEFD754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2</w:t>
            </w:r>
          </w:p>
        </w:tc>
      </w:tr>
      <w:tr w:rsidR="009D3369" w:rsidRPr="009D3369" w14:paraId="0B85E5C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4CC1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45FFA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egesbeckiaguangx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6E2C3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iegesbeckia yellow vein Guangx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A440A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iegesbeckia yellow vein Guangx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5149B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317</w:t>
            </w:r>
          </w:p>
        </w:tc>
      </w:tr>
      <w:tr w:rsidR="009D3369" w:rsidRPr="009D3369" w14:paraId="324D79C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C8CC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2BDA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iegesbeck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72DBC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iegesbeckia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6643E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iegesbeckia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47A9E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236</w:t>
            </w:r>
          </w:p>
        </w:tc>
      </w:tr>
      <w:tr w:rsidR="009D3369" w:rsidRPr="009D3369" w14:paraId="0381AB3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59AF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57B1A1" w14:textId="07195763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boliv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63F8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olanum mosaic Boliv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0040A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olanum mosaic Boliv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C8D3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4304; DNA-B: NC_024305</w:t>
            </w:r>
          </w:p>
        </w:tc>
      </w:tr>
      <w:tr w:rsidR="009D3369" w:rsidRPr="009D3369" w14:paraId="312EB76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2B7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A0E96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warburg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267F9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outh African cassav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98AA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outh African cassav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9683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803; DNA-B: NC_003804</w:t>
            </w:r>
          </w:p>
        </w:tc>
      </w:tr>
      <w:tr w:rsidR="009D3369" w:rsidRPr="009D3369" w14:paraId="02CB20B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ECC9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3AFB4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lyci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C7489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oybean blistering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37676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oybean blistering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86788A" w14:textId="4524679D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3</w:t>
            </w:r>
          </w:p>
        </w:tc>
      </w:tr>
      <w:tr w:rsidR="009D3369" w:rsidRPr="009D3369" w14:paraId="4754275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323D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729F4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lycinepalli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59C7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oybean chlorotic blotch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6179F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oybean chlorotic blotch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91040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4141; DNA-B: NC_014142</w:t>
            </w:r>
          </w:p>
        </w:tc>
      </w:tr>
      <w:tr w:rsidR="009D3369" w:rsidRPr="009D3369" w14:paraId="0DAA2EF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6AB5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982E4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glycine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4356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oybean mild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F2B36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oybean mild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DA16D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140</w:t>
            </w:r>
          </w:p>
        </w:tc>
      </w:tr>
      <w:tr w:rsidR="009D3369" w:rsidRPr="009D3369" w14:paraId="52CC270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76CF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B963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pilanth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3ECA6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pilanthes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E8502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pilanthes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589801" w14:textId="20A7D16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545</w:t>
            </w:r>
          </w:p>
        </w:tc>
      </w:tr>
      <w:tr w:rsidR="009D3369" w:rsidRPr="009D3369" w14:paraId="7D17D87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2C92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ECD10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pinac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1C32B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pinach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183D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pinach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BBE39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3023</w:t>
            </w:r>
          </w:p>
        </w:tc>
      </w:tr>
      <w:tr w:rsidR="009D3369" w:rsidRPr="009D3369" w14:paraId="3C191BE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87D0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40D1F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rbitach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C34CC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quash leaf curl Chi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64CDD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quash leaf curl Chi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39E52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7339; DNA-B: NC_007338</w:t>
            </w:r>
          </w:p>
        </w:tc>
      </w:tr>
      <w:tr w:rsidR="009D3369" w:rsidRPr="009D3369" w14:paraId="3548487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F533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393675" w14:textId="723A18AD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rbitaphilippi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EB048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quash leaf curl Philippine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19FA6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quash leaf curl Philippine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A7F3F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5845; DNA-B: NC_005846</w:t>
            </w:r>
          </w:p>
        </w:tc>
      </w:tr>
      <w:tr w:rsidR="009D3369" w:rsidRPr="009D3369" w14:paraId="2922944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1CED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39938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rbitapep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DD986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quash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2D8D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quash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9A43A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936; DNA-B: NC_001937</w:t>
            </w:r>
          </w:p>
        </w:tc>
      </w:tr>
      <w:tr w:rsidR="009D3369" w:rsidRPr="009D3369" w14:paraId="2227532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EE7C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2F309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rbitayunn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67BC2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quash leaf curl Yunn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AA70A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quash leaf curl Yunn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B05E8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51</w:t>
            </w:r>
          </w:p>
        </w:tc>
      </w:tr>
      <w:tr w:rsidR="009D3369" w:rsidRPr="009D3369" w14:paraId="1F92DD4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E17F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D986C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ucurbitatenu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3DD9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quash mild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2932F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quash mild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94F54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645; DNA-B: NC_004646</w:t>
            </w:r>
          </w:p>
        </w:tc>
      </w:tr>
      <w:tr w:rsidR="009D3369" w:rsidRPr="009D3369" w14:paraId="53D5730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F5B2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99FFF9" w14:textId="77777777" w:rsidR="009D3369" w:rsidRPr="0046607E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46607E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tanley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FDF4D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ri Lankan cassava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A76A12" w14:textId="77777777" w:rsidR="009D3369" w:rsidRPr="0046607E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46607E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ri Lankan cassava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9D1FB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861; DNA-B: NC_003862</w:t>
            </w:r>
          </w:p>
        </w:tc>
      </w:tr>
      <w:tr w:rsidR="009D3369" w:rsidRPr="009D3369" w14:paraId="37E7539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B00C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49AA5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tachytarphe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18692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tachytarphet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85E03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tachytarphet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F6A366" w14:textId="6119D87A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091</w:t>
            </w:r>
          </w:p>
        </w:tc>
      </w:tr>
      <w:tr w:rsidR="009D3369" w:rsidRPr="009D3369" w14:paraId="679ED2A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F02B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9873D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rotalar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A1940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unn hemp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92AA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unn hemp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A665DF" w14:textId="37929BA9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3019</w:t>
            </w:r>
          </w:p>
        </w:tc>
      </w:tr>
      <w:tr w:rsidR="009D3369" w:rsidRPr="009D3369" w14:paraId="6264196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37AA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8529E4" w14:textId="31C3E700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korea</w:t>
            </w:r>
            <w:r w:rsidR="00CB4C6A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n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A4E5C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golden vein Kore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0F9D8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golden Korea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1AC0D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3433</w:t>
            </w:r>
          </w:p>
        </w:tc>
      </w:tr>
      <w:tr w:rsidR="009D3369" w:rsidRPr="009D3369" w14:paraId="776E8F9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F381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88617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canary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0FDD2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Canary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A439F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Canary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4FE0C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3465</w:t>
            </w:r>
          </w:p>
        </w:tc>
      </w:tr>
      <w:tr w:rsidR="009D3369" w:rsidRPr="009D3369" w14:paraId="647956D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7DCF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4B74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ch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68574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Chi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8AD3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Chi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48C9FA" w14:textId="0E6A65F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4</w:t>
            </w:r>
          </w:p>
        </w:tc>
      </w:tr>
      <w:tr w:rsidR="009D3369" w:rsidRPr="009D3369" w14:paraId="6F5EB83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6040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431D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georg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87F32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Georg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87B29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Georg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DA8CF7" w14:textId="22D721E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40</w:t>
            </w:r>
          </w:p>
        </w:tc>
      </w:tr>
      <w:tr w:rsidR="009D3369" w:rsidRPr="009D3369" w14:paraId="1C3E44B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E2A0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2F987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guangx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F947C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Guangx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44684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Guangx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6044D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4693</w:t>
            </w:r>
          </w:p>
        </w:tc>
      </w:tr>
      <w:tr w:rsidR="009D3369" w:rsidRPr="009D3369" w14:paraId="4A92E21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F4BC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6A80E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hen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DF406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Hen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B6BB9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Hen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823D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1719</w:t>
            </w:r>
          </w:p>
        </w:tc>
      </w:tr>
      <w:tr w:rsidR="009D3369" w:rsidRPr="009D3369" w14:paraId="66CA160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86C0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5593B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hube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11F79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Hube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54BA7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Hube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825A2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494</w:t>
            </w:r>
          </w:p>
        </w:tc>
      </w:tr>
      <w:tr w:rsidR="009D3369" w:rsidRPr="009D3369" w14:paraId="3FAD2BA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C3F1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CE58A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saopaul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2C217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Sao Paul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D86E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Sao Paul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FE667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5681</w:t>
            </w:r>
          </w:p>
        </w:tc>
      </w:tr>
      <w:tr w:rsidR="009D3369" w:rsidRPr="009D3369" w14:paraId="6B73F2F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FC83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616C3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shandong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81E36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Shandong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FCF92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Shandong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FED6C" w14:textId="3930DAC0" w:rsidR="009D3369" w:rsidRPr="00EF3144" w:rsidRDefault="00923F04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5421</w:t>
            </w:r>
          </w:p>
        </w:tc>
      </w:tr>
      <w:tr w:rsidR="009D3369" w:rsidRPr="009D3369" w14:paraId="7A5D825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BF5E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5627A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sichuanpr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3B8E4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Sichuan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F040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Sichuan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D960A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5</w:t>
            </w:r>
          </w:p>
        </w:tc>
      </w:tr>
      <w:tr w:rsidR="009D3369" w:rsidRPr="009D3369" w14:paraId="5CF3C4F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D383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435BB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sichuan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2185E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Sichuan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1B626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Sichuan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9C22E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2586</w:t>
            </w:r>
          </w:p>
        </w:tc>
      </w:tr>
      <w:tr w:rsidR="009D3369" w:rsidRPr="009D3369" w14:paraId="234433A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747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D5BCE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southcarol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BC51B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South Caroli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97C00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South Caroli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AFCC7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5317</w:t>
            </w:r>
          </w:p>
        </w:tc>
      </w:tr>
      <w:tr w:rsidR="009D3369" w:rsidRPr="009D3369" w14:paraId="0058979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F0EC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65973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6807E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weet potato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0415B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weet potato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C1DD6E" w14:textId="313B7C8D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50</w:t>
            </w:r>
          </w:p>
        </w:tc>
      </w:tr>
      <w:tr w:rsidR="009D3369" w:rsidRPr="009D3369" w14:paraId="6376325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CFC8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1DF5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ipomoea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51788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weet potato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8992C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weet potato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D1D8C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6</w:t>
            </w:r>
          </w:p>
        </w:tc>
      </w:tr>
      <w:tr w:rsidR="009D3369" w:rsidRPr="009D3369" w14:paraId="16C8CCE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7257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49CC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ynedrel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6006C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ynedrella yellow vein clearing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1549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ynedrella yellow vein clearing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608B5" w14:textId="5226031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94</w:t>
            </w:r>
          </w:p>
        </w:tc>
      </w:tr>
      <w:tr w:rsidR="009D3369" w:rsidRPr="009D3369" w14:paraId="3E55657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9F99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98BB6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telfair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59EB9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elfairia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B071F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elfairia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04C8B" w14:textId="1751695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0403</w:t>
            </w:r>
          </w:p>
        </w:tc>
      </w:tr>
      <w:tr w:rsidR="009D3369" w:rsidRPr="009D3369" w14:paraId="43DF32C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2281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6924D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B648C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bacco curly sho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12045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bacco curly sho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3DF4A4" w14:textId="2942FC3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722</w:t>
            </w:r>
          </w:p>
        </w:tc>
      </w:tr>
      <w:tr w:rsidR="009D3369" w:rsidRPr="009D3369" w14:paraId="4E6BB06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2DF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104A3C" w14:textId="09493A8B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comoro</w:t>
            </w:r>
            <w:r w:rsidR="000339E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FC94E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bacco leaf curl Comoro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E9F34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bacco leaf curl Comoro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5F66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88</w:t>
            </w:r>
          </w:p>
        </w:tc>
      </w:tr>
      <w:tr w:rsidR="009D3369" w:rsidRPr="009D3369" w14:paraId="7949605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C36F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B574C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cub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4CCD7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bacco leaf curl Cub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73B87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bacco leaf curl Cub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78330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5887; DNA-B: NC_035888</w:t>
            </w:r>
          </w:p>
        </w:tc>
      </w:tr>
      <w:tr w:rsidR="009D3369" w:rsidRPr="009D3369" w14:paraId="6F6EC38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0CAB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C6B8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dominic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5C64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bacco leaf curl Dominican Republ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73658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bacco leaf curl Dominican Republ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0AFBE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14; DNA-B: NC_055515</w:t>
            </w:r>
          </w:p>
        </w:tc>
      </w:tr>
      <w:tr w:rsidR="009D3369" w:rsidRPr="009D3369" w14:paraId="1E1046C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0009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326B2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pus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5A503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bacco leaf curl Pus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848DE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bacco leaf curl Pus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705241" w14:textId="09D3442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596</w:t>
            </w:r>
          </w:p>
        </w:tc>
      </w:tr>
      <w:tr w:rsidR="009D3369" w:rsidRPr="009D3369" w14:paraId="564FE5C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81ED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4473E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thailand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1E3AC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bacco leaf curl Thailan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C0EAE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bacco leaf curl Thailan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0BC9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553</w:t>
            </w:r>
          </w:p>
        </w:tc>
      </w:tr>
      <w:tr w:rsidR="009D3369" w:rsidRPr="009D3369" w14:paraId="7271F99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F56A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1CA14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yunn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63313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bacco leaf curl Yunn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64463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bacco leaf curl Yunn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E6F5D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356</w:t>
            </w:r>
          </w:p>
        </w:tc>
      </w:tr>
      <w:tr w:rsidR="009D3369" w:rsidRPr="009D3369" w14:paraId="05B6E7F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0B6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FB27C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zimbabw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320F8E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bacco leaf curl Zimbabw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B83A4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bacco leaf curl Zimbabw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46083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2817</w:t>
            </w:r>
          </w:p>
        </w:tc>
      </w:tr>
      <w:tr w:rsidR="009D3369" w:rsidRPr="009D3369" w14:paraId="53AB024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D1C4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63E40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rugos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2FDED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bacco leaf rugos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85F44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bacco leaf rugos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F9AE93" w14:textId="08EAEC3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90</w:t>
            </w:r>
          </w:p>
        </w:tc>
      </w:tr>
      <w:tr w:rsidR="009D3369" w:rsidRPr="009D3369" w14:paraId="36EE820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29B6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0C12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4F670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bacco mottle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30AAF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bacco mottle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1CD39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93</w:t>
            </w:r>
          </w:p>
        </w:tc>
      </w:tr>
      <w:tr w:rsidR="009D3369" w:rsidRPr="009D3369" w14:paraId="2B78897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0150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335B0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nicotianapar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37D8E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bacco yellow crink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9336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bacco yellow crink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86625E" w14:textId="377464C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15627; DNA-B: NC_015628</w:t>
            </w:r>
          </w:p>
        </w:tc>
      </w:tr>
      <w:tr w:rsidR="009D3369" w:rsidRPr="009D3369" w14:paraId="4995D0D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E617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2EC84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C6641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bright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FBDDA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bright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73ABE2" w14:textId="074AF0A0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7</w:t>
            </w:r>
          </w:p>
        </w:tc>
      </w:tr>
      <w:tr w:rsidR="009D3369" w:rsidRPr="009D3369" w14:paraId="5FBD094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AD7B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1BBF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8455E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bright yellow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DF9B9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bright yellow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FC2B2" w14:textId="60FDE4C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8</w:t>
            </w:r>
          </w:p>
        </w:tc>
      </w:tr>
      <w:tr w:rsidR="009D3369" w:rsidRPr="009D3369" w14:paraId="6BCA575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9776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06945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lapaz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76ADF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chino La Paz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FDCCE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chino La Paz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AB9044" w14:textId="073F223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843</w:t>
            </w:r>
          </w:p>
        </w:tc>
      </w:tr>
      <w:tr w:rsidR="009D3369" w:rsidRPr="009D3369" w14:paraId="4482608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4BDB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6F79C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alli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9FFF7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chlorotic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18643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chlorotic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C8EEE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472; DNA-B: NC_055471</w:t>
            </w:r>
          </w:p>
        </w:tc>
      </w:tr>
      <w:tr w:rsidR="009D3369" w:rsidRPr="009D3369" w14:paraId="640F0FB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EB71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83049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allidicontors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52D0E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chlorotic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25A19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chlorotic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B4C5A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5962; DNA-B: NC_015961</w:t>
            </w:r>
          </w:p>
        </w:tc>
      </w:tr>
      <w:tr w:rsidR="009D3369" w:rsidRPr="009D3369" w14:paraId="2151346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B22A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CDDAA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allidiguy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492A8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chlorotic mottle Guyan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F1674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chlorotic mottle Guyan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14717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965; DNA-B: NC_040183</w:t>
            </w:r>
          </w:p>
        </w:tc>
      </w:tr>
      <w:tr w:rsidR="009D3369" w:rsidRPr="009D3369" w14:paraId="2F2BAE4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31A6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29690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allidi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AE98B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chlorotic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26862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chlorotic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F4FA1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664; DNA-B: NC_003665</w:t>
            </w:r>
          </w:p>
        </w:tc>
      </w:tr>
      <w:tr w:rsidR="009D3369" w:rsidRPr="009D3369" w14:paraId="753789F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9DD4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3B579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vulgaris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9D2C4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commo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87E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commo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9E51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835; DNA-B: NC_010836</w:t>
            </w:r>
          </w:p>
        </w:tc>
      </w:tr>
      <w:tr w:rsidR="009D3369" w:rsidRPr="009D3369" w14:paraId="648573D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488F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6790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retorri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8D64D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curly stu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629CD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curly stun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8C7CB" w14:textId="1C0FF24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75</w:t>
            </w:r>
          </w:p>
        </w:tc>
      </w:tr>
      <w:tr w:rsidR="009D3369" w:rsidRPr="009D3369" w14:paraId="0C721BD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8CDD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BCFAA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ar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E7F0B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dwarf lea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0B855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dwarf lea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0705B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6580; DNA-B: NC_016581</w:t>
            </w:r>
          </w:p>
        </w:tc>
      </w:tr>
      <w:tr w:rsidR="009D3369" w:rsidRPr="009D3369" w14:paraId="5795E90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3A87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833D3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tumo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CF57B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enation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64FC4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enation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2FA9E7" w14:textId="2ACEF313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6761</w:t>
            </w:r>
          </w:p>
        </w:tc>
      </w:tr>
      <w:tr w:rsidR="009D3369" w:rsidRPr="009D3369" w14:paraId="674E936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A3B0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6D122" w14:textId="39D1948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olanum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ontors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A1E68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golden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5DFC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golden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3780A2" w14:textId="604FF2D9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3122</w:t>
            </w:r>
          </w:p>
        </w:tc>
      </w:tr>
      <w:tr w:rsidR="009D3369" w:rsidRPr="009D3369" w14:paraId="13ACAE3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AAED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32E34" w14:textId="383BE206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olanum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c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60332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golden leaf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97CDE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golden leaf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C2726D" w14:textId="76244B9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1579</w:t>
            </w:r>
          </w:p>
        </w:tc>
      </w:tr>
      <w:tr w:rsidR="009D3369" w:rsidRPr="009D3369" w14:paraId="78FCEEF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36B8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614987" w14:textId="6C5AD7FE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olanum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E82F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02AC5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9AA6C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507; DNA-B: NC_001508</w:t>
            </w:r>
          </w:p>
        </w:tc>
      </w:tr>
      <w:tr w:rsidR="009D3369" w:rsidRPr="009D3369" w14:paraId="76FA15E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86F4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8269F0" w14:textId="741D26FA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olanum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26DFE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golden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69425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golden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23DDA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8058; DNA-B: NC_008057</w:t>
            </w:r>
          </w:p>
        </w:tc>
      </w:tr>
      <w:tr w:rsidR="009D3369" w:rsidRPr="009D3369" w14:paraId="33C94E0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CD8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05C415" w14:textId="1D6D40D4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C72685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olanumaurei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40517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golden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81208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golden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CA025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807; DNA-B: NC_038806</w:t>
            </w:r>
          </w:p>
        </w:tc>
      </w:tr>
      <w:tr w:rsidR="009D3369" w:rsidRPr="009D3369" w14:paraId="149E347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41F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F045A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inter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ADCCC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interveinal chlorosi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949F7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interveinal chlorosi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B77207" w14:textId="6974DB1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69</w:t>
            </w:r>
          </w:p>
        </w:tc>
      </w:tr>
      <w:tr w:rsidR="009D3369" w:rsidRPr="009D3369" w14:paraId="564C480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E618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FFBA9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latent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A681E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late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D1901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laten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90DBC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63</w:t>
            </w:r>
          </w:p>
        </w:tc>
      </w:tr>
      <w:tr w:rsidR="009D3369" w:rsidRPr="009D3369" w14:paraId="0BEB892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3C2C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0439C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anjou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28D62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Anjou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ABF6E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Anjou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2C9F6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94</w:t>
            </w:r>
          </w:p>
        </w:tc>
      </w:tr>
      <w:tr w:rsidR="009D3369" w:rsidRPr="009D3369" w14:paraId="36464C6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B3F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1D0A0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arush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16C60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Arush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B89ED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Arush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B267D5" w14:textId="4306B9B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030</w:t>
            </w:r>
          </w:p>
        </w:tc>
      </w:tr>
      <w:tr w:rsidR="009D3369" w:rsidRPr="009D3369" w14:paraId="3BD3BAB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D757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C0279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bangalo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BC22D3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Bangalor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90D75C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Bangalor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A2D50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891</w:t>
            </w:r>
          </w:p>
        </w:tc>
      </w:tr>
      <w:tr w:rsidR="009D3369" w:rsidRPr="009D3369" w14:paraId="3C0014C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E253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79F8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bangladesh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10D0D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Bangladesh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29BD0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Bangladesh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4569F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14</w:t>
            </w:r>
          </w:p>
        </w:tc>
      </w:tr>
      <w:tr w:rsidR="009D3369" w:rsidRPr="009D3369" w14:paraId="0738641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B136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935A5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burkinafas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FD76DF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Burkina Fas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C63CDB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Burkina Fas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1949F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3779</w:t>
            </w:r>
          </w:p>
        </w:tc>
      </w:tr>
      <w:tr w:rsidR="009D3369" w:rsidRPr="009D3369" w14:paraId="5DC3194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5073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D2820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cebu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D3309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Cebu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B055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Cebu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08AC33" w14:textId="74101EB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439</w:t>
            </w:r>
          </w:p>
        </w:tc>
      </w:tr>
      <w:tr w:rsidR="009D3369" w:rsidRPr="009D3369" w14:paraId="38E0451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EE46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D5B8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ch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2CF32E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Chi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79FAEA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Chi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9B9643" w14:textId="2978106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320</w:t>
            </w:r>
          </w:p>
        </w:tc>
      </w:tr>
      <w:tr w:rsidR="009D3369" w:rsidRPr="009D3369" w14:paraId="27F4C2F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8029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171B6A" w14:textId="263F8921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comoro</w:t>
            </w:r>
            <w:r w:rsidR="000339E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387D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Comoro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FE8D1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Comoro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7739E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6876</w:t>
            </w:r>
          </w:p>
        </w:tc>
      </w:tr>
      <w:tr w:rsidR="009D3369" w:rsidRPr="009D3369" w14:paraId="1077106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816D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0BD7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dia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0B71F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Dia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EE1202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Dia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357FD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96</w:t>
            </w:r>
          </w:p>
        </w:tc>
      </w:tr>
      <w:tr w:rsidR="009D3369" w:rsidRPr="009D3369" w14:paraId="372C746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D75C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5CCAE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gha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E1F2A9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Gha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27344F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Gha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0E785E" w14:textId="7E1A0DDD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313</w:t>
            </w:r>
          </w:p>
        </w:tc>
      </w:tr>
      <w:tr w:rsidR="009D3369" w:rsidRPr="009D3369" w14:paraId="05AAC3D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B885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2A260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guangdong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02C69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Guangdong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8A8BF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Guangdong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277B1D" w14:textId="4892DE4E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373</w:t>
            </w:r>
          </w:p>
        </w:tc>
      </w:tr>
      <w:tr w:rsidR="009D3369" w:rsidRPr="009D3369" w14:paraId="3CEFA79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8648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A476B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guangx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A8FC9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Guangx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1AC4D2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Guangx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FD8BF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329</w:t>
            </w:r>
          </w:p>
        </w:tc>
      </w:tr>
      <w:tr w:rsidR="009D3369" w:rsidRPr="009D3369" w14:paraId="5020494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C7D4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5E121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gujarat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E7B56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Gujara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27C04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Gujara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07890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558; DNA-B: NC_004559</w:t>
            </w:r>
          </w:p>
        </w:tc>
      </w:tr>
      <w:tr w:rsidR="009D3369" w:rsidRPr="009D3369" w14:paraId="3811647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779A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F1CF0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hain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A052E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Hain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9A3E7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Hain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5ABCFF" w14:textId="60F78FFB" w:rsidR="009D3369" w:rsidRPr="00EF3144" w:rsidRDefault="00B34402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13102</w:t>
            </w:r>
          </w:p>
        </w:tc>
      </w:tr>
      <w:tr w:rsidR="009D3369" w:rsidRPr="009D3369" w14:paraId="75B680A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9182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307CF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hano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36DFAE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Hano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2FE8C8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Hano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0220F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5124</w:t>
            </w:r>
          </w:p>
        </w:tc>
      </w:tr>
      <w:tr w:rsidR="009D3369" w:rsidRPr="009D3369" w14:paraId="274133A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3B02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AE99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hsinchu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0430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Hsinchu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B9845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Hsinchu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17F5E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791; DNA-B: NC_010792</w:t>
            </w:r>
          </w:p>
        </w:tc>
      </w:tr>
      <w:tr w:rsidR="009D3369" w:rsidRPr="009D3369" w14:paraId="07CF676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8337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8B17E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ir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1FB65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Ir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A2991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Ir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D7186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842</w:t>
            </w:r>
          </w:p>
        </w:tc>
      </w:tr>
      <w:tr w:rsidR="009D3369" w:rsidRPr="009D3369" w14:paraId="2209CA9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FBC2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A2122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jap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A19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Jap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07BB0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Jap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9F082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24</w:t>
            </w:r>
          </w:p>
        </w:tc>
      </w:tr>
      <w:tr w:rsidR="009D3369" w:rsidRPr="009D3369" w14:paraId="514372C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DF9B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50D84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jav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865264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Jav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13B96C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Jav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BD17B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031</w:t>
            </w:r>
          </w:p>
        </w:tc>
      </w:tr>
      <w:tr w:rsidR="009D3369" w:rsidRPr="009D3369" w14:paraId="24C4495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788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66E22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joydebpu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FEE44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Joydebpu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8890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Joydebpu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1C3906" w14:textId="4736F552" w:rsidR="009D3369" w:rsidRPr="00EF3144" w:rsidRDefault="00B34402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07723</w:t>
            </w:r>
          </w:p>
        </w:tc>
      </w:tr>
      <w:tr w:rsidR="009D3369" w:rsidRPr="009D3369" w14:paraId="5D6DEBA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E3DE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D8F88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karnatak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3C67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Karnatak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A262A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Karnatak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AF982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897</w:t>
            </w:r>
          </w:p>
        </w:tc>
      </w:tr>
      <w:tr w:rsidR="009D3369" w:rsidRPr="009D3369" w14:paraId="6062D59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783A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82407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karnataka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EEC6F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Karnataka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53564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Karnataka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22DC1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33</w:t>
            </w:r>
          </w:p>
        </w:tc>
      </w:tr>
      <w:tr w:rsidR="009D3369" w:rsidRPr="009D3369" w14:paraId="7CA0938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9F81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A0A26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karnatakaterti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839E9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Karnataka virus 3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7D7D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Karnataka virus 3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D0AD9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34</w:t>
            </w:r>
          </w:p>
        </w:tc>
      </w:tr>
      <w:tr w:rsidR="009D3369" w:rsidRPr="009D3369" w14:paraId="79D3DAB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8B72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A718A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keral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89A93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Keral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FEDB55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Keral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31353B" w14:textId="7A196F4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1135</w:t>
            </w:r>
          </w:p>
        </w:tc>
      </w:tr>
      <w:tr w:rsidR="009D3369" w:rsidRPr="009D3369" w14:paraId="7548E09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BA1B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F7922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kune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AF474D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Kunen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F19FC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Kunen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A4972F" w14:textId="143873BB" w:rsidR="009D3369" w:rsidRPr="00EF3144" w:rsidRDefault="003D1E14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6485</w:t>
            </w:r>
          </w:p>
        </w:tc>
      </w:tr>
      <w:tr w:rsidR="009D3369" w:rsidRPr="009D3369" w14:paraId="56CC43B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C8D5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2835E0" w14:textId="25ACF8E0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lao</w:t>
            </w:r>
            <w:r w:rsidR="000339E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A7AD5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Lao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B1A9B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Lao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C8936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13</w:t>
            </w:r>
          </w:p>
        </w:tc>
      </w:tr>
      <w:tr w:rsidR="009D3369" w:rsidRPr="009D3369" w14:paraId="02085ED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EA72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6EB38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liw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E9CC0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Liw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4448A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Liw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A35BD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3312</w:t>
            </w:r>
          </w:p>
        </w:tc>
      </w:tr>
      <w:tr w:rsidR="009D3369" w:rsidRPr="009D3369" w14:paraId="0C74DD7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C30D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5B22F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madagasca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5953AC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Madagasca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EB9D37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Madagasca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FB158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6874</w:t>
            </w:r>
          </w:p>
        </w:tc>
      </w:tr>
      <w:tr w:rsidR="009D3369" w:rsidRPr="009D3369" w14:paraId="1EB7FD7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1E64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CBA11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mah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EF8F8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Mah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60F86B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Mahé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26EF5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498</w:t>
            </w:r>
          </w:p>
        </w:tc>
      </w:tr>
      <w:tr w:rsidR="009D3369" w:rsidRPr="009D3369" w14:paraId="52323C0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2E46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80B25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malays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465733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Malays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8BFDB8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Malays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914C8B" w14:textId="611EB6F3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48</w:t>
            </w:r>
          </w:p>
        </w:tc>
      </w:tr>
      <w:tr w:rsidR="009D3369" w:rsidRPr="009D3369" w14:paraId="67ED6D8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58F9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D3674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mal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2E08B4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Mal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10A92D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Mal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36D74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348</w:t>
            </w:r>
          </w:p>
        </w:tc>
      </w:tr>
      <w:tr w:rsidR="009D3369" w:rsidRPr="009D3369" w14:paraId="4E98F74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07AE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C726F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mindana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2DA22C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Mindana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B35BC9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Mindana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D4F3C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440</w:t>
            </w:r>
          </w:p>
        </w:tc>
      </w:tr>
      <w:tr w:rsidR="009D3369" w:rsidRPr="009D3369" w14:paraId="786DAF0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249E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A4C8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mohel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87C66B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Mohel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D3C0C0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Mohel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6635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97</w:t>
            </w:r>
          </w:p>
        </w:tc>
      </w:tr>
      <w:tr w:rsidR="009D3369" w:rsidRPr="009D3369" w14:paraId="2BF91B3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1C3F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27BBC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namakely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5B0A4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Namakely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A6D30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Namakely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F9E5F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899</w:t>
            </w:r>
          </w:p>
        </w:tc>
      </w:tr>
      <w:tr w:rsidR="009D3369" w:rsidRPr="009D3369" w14:paraId="789A681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4D91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8A988" w14:textId="035CD02C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del</w:t>
            </w:r>
            <w:r w:rsidR="00A7485E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h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6CBB6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New Delh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5CF3D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New Delh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027DA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4611; DNA-B: NC_004612</w:t>
            </w:r>
          </w:p>
        </w:tc>
      </w:tr>
      <w:tr w:rsidR="009D3369" w:rsidRPr="009D3369" w14:paraId="40B393F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956E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806FA" w14:textId="1AAAE295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del</w:t>
            </w:r>
            <w:r w:rsidR="00A7485E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h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2098F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New Delhi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98DDA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New Delhi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7CF44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0</w:t>
            </w:r>
          </w:p>
        </w:tc>
      </w:tr>
      <w:tr w:rsidR="009D3369" w:rsidRPr="009D3369" w14:paraId="3FA08CF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F6A1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55FD3" w14:textId="28C32341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del</w:t>
            </w:r>
            <w:r w:rsidR="00A7485E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h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quar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CA045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New Delhi virus 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15133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New Delhi virus 4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8DD7E7" w14:textId="725D775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1</w:t>
            </w:r>
          </w:p>
        </w:tc>
      </w:tr>
      <w:tr w:rsidR="009D3369" w:rsidRPr="009D3369" w14:paraId="19919B3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D981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D1279C" w14:textId="7A8B782A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490E1B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olanumdel</w:t>
            </w:r>
            <w:r w:rsidR="00687F91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h</w:t>
            </w:r>
            <w:r w:rsidR="00490E1B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quint</w:t>
            </w:r>
            <w:r w:rsidR="00490E1B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989C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New Delhi virus 5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5765B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New Delhi virus 5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E70AA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26</w:t>
            </w:r>
          </w:p>
        </w:tc>
      </w:tr>
      <w:tr w:rsidR="009D3369" w:rsidRPr="009D3369" w14:paraId="06FE68E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B628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FF593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niger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0F5999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Niger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ED044B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Niger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CA968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2206</w:t>
            </w:r>
          </w:p>
        </w:tc>
      </w:tr>
      <w:tr w:rsidR="009D3369" w:rsidRPr="009D3369" w14:paraId="68D7B97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A486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89120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alampur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866D1E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Palampur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14DD0F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Palampur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1550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840; DNA-B: NC_010839</w:t>
            </w:r>
          </w:p>
        </w:tc>
      </w:tr>
      <w:tr w:rsidR="009D3369" w:rsidRPr="009D3369" w14:paraId="47971F2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2246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6B630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at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C2D4B0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Pat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665948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Pat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7BD495" w14:textId="2C9A1994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2492</w:t>
            </w:r>
          </w:p>
        </w:tc>
      </w:tr>
      <w:tr w:rsidR="009D3369" w:rsidRPr="009D3369" w14:paraId="6AB002B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3493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D0E0A" w14:textId="538DE016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hilippi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C0528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Philippine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2BB88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Philippine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53BE1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032</w:t>
            </w:r>
          </w:p>
        </w:tc>
      </w:tr>
      <w:tr w:rsidR="009D3369" w:rsidRPr="009D3369" w14:paraId="48CD4B4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4430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D222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pu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C37F72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Pun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CED04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Pun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1D799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517</w:t>
            </w:r>
          </w:p>
        </w:tc>
      </w:tr>
      <w:tr w:rsidR="009D3369" w:rsidRPr="009D3369" w14:paraId="4F1F5FA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CAA1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A63E5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viol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B3B2A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purple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A93E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purple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68E4D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5481</w:t>
            </w:r>
          </w:p>
        </w:tc>
      </w:tr>
      <w:tr w:rsidR="009D3369" w:rsidRPr="009D3369" w14:paraId="7653515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62E5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4C85D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rajasth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65DF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Rajasth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3FDD7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Rajasth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2101E9" w14:textId="2ED42034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2</w:t>
            </w:r>
          </w:p>
        </w:tc>
      </w:tr>
      <w:tr w:rsidR="009D3369" w:rsidRPr="009D3369" w14:paraId="4E175D7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5313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1E732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seychelles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35A85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Seychelle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8707E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Seychelle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466ED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031</w:t>
            </w:r>
          </w:p>
        </w:tc>
      </w:tr>
      <w:tr w:rsidR="009D3369" w:rsidRPr="009D3369" w14:paraId="155C3F4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86D0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2B692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sinalo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6CEAD5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Sinalo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79D108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Sinalo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55103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9606; DNA-B: NC_009605</w:t>
            </w:r>
          </w:p>
        </w:tc>
      </w:tr>
      <w:tr w:rsidR="009D3369" w:rsidRPr="009D3369" w14:paraId="5AA5C5D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3BE3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D410E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srilank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99431C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Sri Lank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0772A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Sri Lank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D878FA" w14:textId="1AE431C6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47</w:t>
            </w:r>
          </w:p>
        </w:tc>
      </w:tr>
      <w:tr w:rsidR="009D3369" w:rsidRPr="009D3369" w14:paraId="4E31C8A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2C93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0DA76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sud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C209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Sud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DC0D1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Sud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EEEE1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5855</w:t>
            </w:r>
          </w:p>
        </w:tc>
      </w:tr>
      <w:tr w:rsidR="009D3369" w:rsidRPr="009D3369" w14:paraId="594FBBE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C24C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4CE72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sulawes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4B8CDD" w14:textId="77777777" w:rsidR="009D3369" w:rsidRPr="007C7AC7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it-IT" w:eastAsia="fr-FR"/>
              </w:rPr>
              <w:t>Tomato leaf curl Sulawes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7FD1C" w14:textId="77777777" w:rsidR="009D3369" w:rsidRPr="007C7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</w:pPr>
            <w:r w:rsidRPr="007C7AC7">
              <w:rPr>
                <w:rFonts w:ascii="Arial Narrow" w:hAnsi="Arial Narrow" w:cs="Calibri"/>
                <w:color w:val="000000"/>
                <w:sz w:val="14"/>
                <w:szCs w:val="14"/>
                <w:lang w:val="it-IT" w:eastAsia="fr-FR"/>
              </w:rPr>
              <w:t>tomato leaf curl Sulawes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65FAB4" w14:textId="3F564C53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3413</w:t>
            </w:r>
          </w:p>
        </w:tc>
      </w:tr>
      <w:tr w:rsidR="009D3369" w:rsidRPr="009D3369" w14:paraId="34DD0F9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9931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BBEBD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taiw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524EF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Taiw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AC7A1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Taiw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4200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898</w:t>
            </w:r>
          </w:p>
        </w:tc>
      </w:tr>
      <w:tr w:rsidR="009D3369" w:rsidRPr="009D3369" w14:paraId="3015130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D1C4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21CD1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tanzan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C6DA2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Tanzan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B02D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Tanzan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991705" w14:textId="62DC5776" w:rsidR="009D3369" w:rsidRPr="00EF3144" w:rsidRDefault="0032338A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75410</w:t>
            </w:r>
          </w:p>
        </w:tc>
      </w:tr>
      <w:tr w:rsidR="009D3369" w:rsidRPr="009D3369" w14:paraId="17C36B4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6CE5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A6327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toliar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EC250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Toliar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545C4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Toliar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65ADA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01</w:t>
            </w:r>
          </w:p>
        </w:tc>
      </w:tr>
      <w:tr w:rsidR="009D3369" w:rsidRPr="009D3369" w14:paraId="0C9424B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788E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4C581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ugand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DC577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Ugand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13C29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Ugand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1D5008" w14:textId="6CBAEC5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3</w:t>
            </w:r>
          </w:p>
        </w:tc>
      </w:tr>
      <w:tr w:rsidR="009D3369" w:rsidRPr="009D3369" w14:paraId="1FDDDA2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04F6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03DA1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vietnam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D3A2B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leaf curl Vietnam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161CF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leaf curl Vietnam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616148" w14:textId="5A0A67F4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153</w:t>
            </w:r>
          </w:p>
        </w:tc>
      </w:tr>
      <w:tr w:rsidR="009D3369" w:rsidRPr="009D3369" w14:paraId="6767E31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7D41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5FD40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austral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6562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33094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F8BC9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896</w:t>
            </w:r>
          </w:p>
        </w:tc>
      </w:tr>
      <w:tr w:rsidR="009D3369" w:rsidRPr="009D3369" w14:paraId="609E49F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FDB5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0DBD3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depravat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FE9E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leaf deforma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DFCD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leaf deforma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AAD7C" w14:textId="5C42D015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510</w:t>
            </w:r>
          </w:p>
        </w:tc>
      </w:tr>
      <w:tr w:rsidR="009D3369" w:rsidRPr="009D3369" w14:paraId="68E481B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91D8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3E2A0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contors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FC0B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F0E25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288789" w14:textId="0A35AAA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4</w:t>
            </w:r>
          </w:p>
        </w:tc>
      </w:tr>
      <w:tr w:rsidR="009D3369" w:rsidRPr="009D3369" w14:paraId="1CAE520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209F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54846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tenuimusi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7FDB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mild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7D4C5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mild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E59C6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833; DNA-B: NC_010834</w:t>
            </w:r>
          </w:p>
        </w:tc>
      </w:tr>
      <w:tr w:rsidR="009D3369" w:rsidRPr="009D3369" w14:paraId="5224DD8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D569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40CC3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aragu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E6DAC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mild yellow leaf curl Aragu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4EA9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mild yellow leaf curl Aragu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88E0C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9490; DNA-B: NC_009491</w:t>
            </w:r>
          </w:p>
        </w:tc>
      </w:tr>
      <w:tr w:rsidR="009D3369" w:rsidRPr="009D3369" w14:paraId="2C6BC74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7C8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3B49F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hava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91AEF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mosaic Hava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F348C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mosaic Hava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3CA3F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867; DNA-B: NC_003868</w:t>
            </w:r>
          </w:p>
        </w:tc>
      </w:tr>
      <w:tr w:rsidR="009D3369" w:rsidRPr="009D3369" w14:paraId="372ADAE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8A24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602B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severpar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A3E60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mosaic severe dwar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BD4EF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mosaic severe dwar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A8C0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87; DNA-B: NC_060090</w:t>
            </w:r>
          </w:p>
        </w:tc>
      </w:tr>
      <w:tr w:rsidR="009D3369" w:rsidRPr="009D3369" w14:paraId="4A02319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BF0F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F8C812" w14:textId="1C0B9790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444140" w:rsidRPr="00444140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eastAsia="fr-FR"/>
              </w:rPr>
              <w:t>solanumvariatum</w:t>
            </w:r>
            <w:r w:rsidR="00444140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eastAsia="fr-FR"/>
              </w:rPr>
              <w:t>in</w:t>
            </w:r>
            <w:r w:rsidR="00444140" w:rsidRPr="00444140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eastAsia="fr-FR"/>
              </w:rPr>
              <w:t>volut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2009D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mottle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259F5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mottle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F746C" w14:textId="16B9A756" w:rsidR="009D3369" w:rsidRPr="00EF3144" w:rsidRDefault="003F198F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NC_032006</w:t>
            </w:r>
          </w:p>
        </w:tc>
      </w:tr>
      <w:tr w:rsidR="009D3369" w:rsidRPr="009D3369" w14:paraId="650724A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492D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F1418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taino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BBD9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mottle Taino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4689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mottle Taino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D984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828; DNA-B: NC_001917</w:t>
            </w:r>
          </w:p>
        </w:tc>
      </w:tr>
      <w:tr w:rsidR="009D3369" w:rsidRPr="009D3369" w14:paraId="7232366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5B3C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9E60A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EE1F6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37E2F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0A678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1938; DNA-B: NC_001939</w:t>
            </w:r>
          </w:p>
        </w:tc>
      </w:tr>
      <w:tr w:rsidR="009D3369" w:rsidRPr="009D3369" w14:paraId="432FA52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CF1A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F08A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argent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EBD3F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mottle wrink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2FC11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mottle wrink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103E3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5265; DNA-B: NC_025266</w:t>
            </w:r>
          </w:p>
        </w:tc>
      </w:tr>
      <w:tr w:rsidR="009D3369" w:rsidRPr="009D3369" w14:paraId="5FBFA0E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0064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5E0A0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rugos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B4149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rugos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86174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rugos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38E54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2555; DNA-B: NC_002556</w:t>
            </w:r>
          </w:p>
        </w:tc>
      </w:tr>
      <w:tr w:rsidR="009D3369" w:rsidRPr="009D3369" w14:paraId="11E38A2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C201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B82DA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rugosi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BD5AC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rugose yellow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516E9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rugose yellow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0BB9C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20257; DNA-B: NC_038234</w:t>
            </w:r>
          </w:p>
        </w:tc>
      </w:tr>
      <w:tr w:rsidR="009D3369" w:rsidRPr="009D3369" w14:paraId="776E010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8834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1093E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kalakad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06FAB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severe leaf curl Kalakad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CCB9E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severe leaf curl Kalakad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4F66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140</w:t>
            </w:r>
          </w:p>
        </w:tc>
      </w:tr>
      <w:tr w:rsidR="009D3369" w:rsidRPr="009D3369" w14:paraId="65D336B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A05B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A22B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seve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8262C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severe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1545A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severe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1D5F06" w14:textId="47E13152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642</w:t>
            </w:r>
          </w:p>
        </w:tc>
      </w:tr>
      <w:tr w:rsidR="009D3369" w:rsidRPr="009D3369" w14:paraId="3B82DA9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77DB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E06B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severugos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5118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severe rugos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DDF02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severe rugos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5239D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9607; DNA-B: NC_009612</w:t>
            </w:r>
          </w:p>
        </w:tc>
      </w:tr>
      <w:tr w:rsidR="009D3369" w:rsidRPr="009D3369" w14:paraId="70138E2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947C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142EA2" w14:textId="03C240D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Begomovirus </w:t>
            </w:r>
            <w:r w:rsidR="00444140"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olanum</w:t>
            </w:r>
            <w:r w:rsidR="00444140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tortil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DC84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twisted lea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0A2EC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twisted lea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B25FD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524</w:t>
            </w:r>
          </w:p>
        </w:tc>
      </w:tr>
      <w:tr w:rsidR="009D3369" w:rsidRPr="009D3369" w14:paraId="634890F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0455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184E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venadepravat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4491B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vein clearing leaf deforma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9821B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vein clearing leaf deforma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52D88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70; DNA-B: NC_060101</w:t>
            </w:r>
          </w:p>
        </w:tc>
      </w:tr>
      <w:tr w:rsidR="009D3369" w:rsidRPr="009D3369" w14:paraId="4BC6260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E7EA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7D3FC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crisp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4AC3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wrinkled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4F2AD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wrinkled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2B862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157; DNA-B: NC_055158</w:t>
            </w:r>
          </w:p>
        </w:tc>
      </w:tr>
      <w:tr w:rsidR="009D3369" w:rsidRPr="009D3369" w14:paraId="188110E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D22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11411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axarqu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A2EB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Axarqu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DE56B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Axarqu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2054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1024</w:t>
            </w:r>
          </w:p>
        </w:tc>
      </w:tr>
      <w:tr w:rsidR="009D3369" w:rsidRPr="009D3369" w14:paraId="67B6D6C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1D91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A20E2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chin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62DB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Chin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1376E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Chin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C55E14" w14:textId="252DF068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044</w:t>
            </w:r>
          </w:p>
        </w:tc>
      </w:tr>
      <w:tr w:rsidR="009D3369" w:rsidRPr="009D3369" w14:paraId="50F8A8D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B060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043EE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guangdong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EDC21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Guangdong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3CB42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Guangdong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D8A32C" w14:textId="6E6C828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374</w:t>
            </w:r>
          </w:p>
        </w:tc>
      </w:tr>
      <w:tr w:rsidR="009D3369" w:rsidRPr="009D3369" w14:paraId="7A32450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1785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21E18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indones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D65FC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Indones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25E7D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Indones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3B9E3D" w14:textId="53D91A9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8267</w:t>
            </w:r>
          </w:p>
        </w:tc>
      </w:tr>
      <w:tr w:rsidR="009D3369" w:rsidRPr="009D3369" w14:paraId="7971F40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FFB1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A03C1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kanchanabur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EABC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Kanchanabur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81C91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Kanchanabur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0B52B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5812; DNA-B: NC_005811</w:t>
            </w:r>
          </w:p>
        </w:tc>
      </w:tr>
      <w:tr w:rsidR="009D3369" w:rsidRPr="009D3369" w14:paraId="59B30CE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B827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B7F110" w14:textId="63CEF98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malacitanu</w:t>
            </w:r>
            <w:r w:rsidR="007C7AC7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A7954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Malag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16B3E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Malag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0D9D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569</w:t>
            </w:r>
          </w:p>
        </w:tc>
      </w:tr>
      <w:tr w:rsidR="009D3369" w:rsidRPr="009D3369" w14:paraId="6C8DD3D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2483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9A3BF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mal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FAD9C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Mal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8194D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Mal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37C50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7215</w:t>
            </w:r>
          </w:p>
        </w:tc>
      </w:tr>
      <w:tr w:rsidR="009D3369" w:rsidRPr="009D3369" w14:paraId="1D54970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3B69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80AB9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ardinia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315B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Sardin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A6171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Sardin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D03A2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828</w:t>
            </w:r>
          </w:p>
        </w:tc>
      </w:tr>
      <w:tr w:rsidR="009D3369" w:rsidRPr="009D3369" w14:paraId="6D00F7B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1E63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59B88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huangbai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09DAA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Shuangbai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15316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Shuangbai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15F26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9995</w:t>
            </w:r>
          </w:p>
        </w:tc>
      </w:tr>
      <w:tr w:rsidR="009D3369" w:rsidRPr="009D3369" w14:paraId="5110D1C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B037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0AEB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thailand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AA9A9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Thailan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F84D1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Thailan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B36AB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0869; DNA-B: NC_000870</w:t>
            </w:r>
          </w:p>
        </w:tc>
      </w:tr>
      <w:tr w:rsidR="009D3369" w:rsidRPr="009D3369" w14:paraId="5A4DC07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C3D2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D19DD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commentRangeStart w:id="0"/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vietnamense</w:t>
            </w:r>
            <w:commentRangeEnd w:id="0"/>
            <w:r w:rsidR="007B1776">
              <w:rPr>
                <w:rStyle w:val="Rimandocommento"/>
              </w:rPr>
              <w:commentReference w:id="0"/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A0F0D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Vietnam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4410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Vietnam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30E854" w14:textId="1795490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9548</w:t>
            </w:r>
          </w:p>
        </w:tc>
      </w:tr>
      <w:tr w:rsidR="009D3369" w:rsidRPr="009D3369" w14:paraId="4CD1A3C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CBEC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F278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ohen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EBC35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B229C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F9F8F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005</w:t>
            </w:r>
          </w:p>
        </w:tc>
      </w:tr>
      <w:tr w:rsidR="009D3369" w:rsidRPr="009D3369" w14:paraId="378342E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4E70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9FDA4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yunn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867EE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curl Yunn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BE85C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curl Yunn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2041A5" w14:textId="551F5F51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1341</w:t>
            </w:r>
          </w:p>
        </w:tc>
      </w:tr>
      <w:tr w:rsidR="009D3369" w:rsidRPr="009D3369" w14:paraId="0931341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ADB1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A47B5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depravat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1BAA7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deformation dwar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67817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deformation dwar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DF14E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86; DNA_B: NC_060089</w:t>
            </w:r>
          </w:p>
        </w:tc>
      </w:tr>
      <w:tr w:rsidR="009D3369" w:rsidRPr="009D3369" w14:paraId="2205A18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71D5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1E25B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contorsio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99534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leaf distort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1D231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leaf distort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D8D23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1348; DNA-B: NC_017913</w:t>
            </w:r>
          </w:p>
        </w:tc>
      </w:tr>
      <w:tr w:rsidR="009D3369" w:rsidRPr="009D3369" w14:paraId="32D4390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1D90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BFFBD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margi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2C810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margin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5FC0C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margin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73E2E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5852; DNA-B: NC_005853</w:t>
            </w:r>
          </w:p>
        </w:tc>
      </w:tr>
      <w:tr w:rsidR="009D3369" w:rsidRPr="009D3369" w14:paraId="5DB6739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D2A4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6B90A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va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992C9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yellow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5143A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yellow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9C1AA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9946; DNA-B: NC_019947</w:t>
            </w:r>
          </w:p>
        </w:tc>
      </w:tr>
      <w:tr w:rsidR="009D3369" w:rsidRPr="009D3369" w14:paraId="6528AB6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D77A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63BE3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mac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855CE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yellow spo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4A261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yellow spo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A348B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7726; DNA-B: NC_007727</w:t>
            </w:r>
          </w:p>
        </w:tc>
      </w:tr>
      <w:tr w:rsidR="009D3369" w:rsidRPr="009D3369" w14:paraId="6A13A25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581F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98976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solanumflavus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F4679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yellow vein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36CF4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yellow vein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BB360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949; DNA-B: NC_010950</w:t>
            </w:r>
          </w:p>
        </w:tc>
      </w:tr>
      <w:tr w:rsidR="009D3369" w:rsidRPr="009D3369" w14:paraId="0AC103D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71B7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F4E7B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triumfet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692DC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riumfett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0DA87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riumfett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03FB0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38983; DNA-B: NC_040188</w:t>
            </w:r>
          </w:p>
        </w:tc>
      </w:tr>
      <w:tr w:rsidR="009D3369" w:rsidRPr="009D3369" w14:paraId="45204AE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C5A7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E68202" w14:textId="411D4F7F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ucunaflav</w:t>
            </w:r>
            <w:r w:rsidR="008A21EC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16623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Velvet bean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C2A98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velvet bean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ED855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85</w:t>
            </w:r>
          </w:p>
        </w:tc>
      </w:tr>
      <w:tr w:rsidR="009D3369" w:rsidRPr="009D3369" w14:paraId="20B1225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5FE3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55972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mucu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95C9C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Velvet bean sever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6BCB9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velvet bean sever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6F0F7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3414; DNA-B: NC_013415</w:t>
            </w:r>
          </w:p>
        </w:tc>
      </w:tr>
      <w:tr w:rsidR="009D3369" w:rsidRPr="009D3369" w14:paraId="407AFC9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05DB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73E9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erb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4836C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Verbena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69BAD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Verbena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32C34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55544; DNA-B: NC_060099</w:t>
            </w:r>
          </w:p>
        </w:tc>
      </w:tr>
      <w:tr w:rsidR="009D3369" w:rsidRPr="009D3369" w14:paraId="586DC65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A3A9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E5F8E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ernon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8BD95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Vernonia crink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1EBE3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Vernonia crink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753B3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2118</w:t>
            </w:r>
          </w:p>
        </w:tc>
      </w:tr>
      <w:tr w:rsidR="009D3369" w:rsidRPr="009D3369" w14:paraId="63E655B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F8A4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49350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ernoniafujia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8499A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Vernonia yellow vein Fujia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07470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Vernonia yellow vein Fujia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3D9E14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3514</w:t>
            </w:r>
          </w:p>
        </w:tc>
      </w:tr>
      <w:tr w:rsidR="009D3369" w:rsidRPr="009D3369" w14:paraId="36C37D5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3D98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6BD2E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ernoni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87964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Vernonia yellow vei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9C127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Vernonia yellow vei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7CD9FD" w14:textId="2F989519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7730</w:t>
            </w:r>
          </w:p>
        </w:tc>
      </w:tr>
      <w:tr w:rsidR="009D3369" w:rsidRPr="009D3369" w14:paraId="551E3A7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BBEC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C1D7A4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ig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7A8D2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Vign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855A6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Vign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E9B6FF" w14:textId="0B9C9E6D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5</w:t>
            </w:r>
          </w:p>
        </w:tc>
      </w:tr>
      <w:tr w:rsidR="009D3369" w:rsidRPr="009D3369" w14:paraId="4BE2CAD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5BB4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DF4B2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vinc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53946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Vinc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71F15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Vinc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4464F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8124</w:t>
            </w:r>
          </w:p>
        </w:tc>
      </w:tr>
      <w:tr w:rsidR="009D3369" w:rsidRPr="009D3369" w14:paraId="25E23B8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DB71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68EC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citrull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91425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atermelon chlorotic stu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A9C9D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atermelon chlorotic stun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B1CBC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03708; DNA-B: NC_003709</w:t>
            </w:r>
          </w:p>
        </w:tc>
      </w:tr>
      <w:tr w:rsidR="009D3369" w:rsidRPr="009D3369" w14:paraId="4598FCE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2550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5B79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systasiapr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16DB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est African Asystasia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8B702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est African Asystasia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A847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6575; DNA-B: NC_016576</w:t>
            </w:r>
          </w:p>
        </w:tc>
      </w:tr>
      <w:tr w:rsidR="009D3369" w:rsidRPr="009D3369" w14:paraId="02C38E3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B402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8D2E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systasia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01E1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est African Asystasia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1E61D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est African Asystasia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9B817D" w14:textId="127673DF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6</w:t>
            </w:r>
          </w:p>
        </w:tc>
      </w:tr>
      <w:tr w:rsidR="009D3369" w:rsidRPr="009D3369" w14:paraId="23A5FE8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319B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6D42A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asystasiaterti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A265E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est African Asystasia virus 3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2CC83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est African Asystasia virus 3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0958F2" w14:textId="4BCA82CD" w:rsidR="009D3369" w:rsidRPr="00EF3144" w:rsidRDefault="003A5AC7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77803; DNA-B: NC_077802</w:t>
            </w:r>
          </w:p>
        </w:tc>
      </w:tr>
      <w:tr w:rsidR="009D3369" w:rsidRPr="009D3369" w14:paraId="26DC483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246E1" w14:textId="77777777" w:rsidR="009D3369" w:rsidRPr="003A5AC7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05E44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emisiapr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14518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hitefly-associated begomo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87EBE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hitefly-asssociated begomo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70CFAE" w14:textId="6547F54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67</w:t>
            </w:r>
          </w:p>
        </w:tc>
      </w:tr>
      <w:tr w:rsidR="009D3369" w:rsidRPr="009D3369" w14:paraId="5694AF5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B1F2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76E55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emisia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495A9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hitefly-associated begomo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4B20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hitefly-asssociated begomo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CEEE32" w14:textId="149A42CC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68</w:t>
            </w:r>
          </w:p>
        </w:tc>
      </w:tr>
      <w:tr w:rsidR="009D3369" w:rsidRPr="009D3369" w14:paraId="3619F73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822E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00DB6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emisiaterti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ECE6B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hitefly-associated begomovirus 3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5ACE9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hitefly-asssociated begomovirus 3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B48332" w14:textId="7D014BF2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69</w:t>
            </w:r>
          </w:p>
        </w:tc>
      </w:tr>
      <w:tr w:rsidR="009D3369" w:rsidRPr="009D3369" w14:paraId="60FBC05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EFCD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A571A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emisiaquar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0524E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hitefly-associated begomovirus 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66601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hitefly-asssociated begomovirus 4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1B4A3" w14:textId="35CB79D4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70</w:t>
            </w:r>
          </w:p>
        </w:tc>
      </w:tr>
      <w:tr w:rsidR="009D3369" w:rsidRPr="009D3369" w14:paraId="30AD487B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E650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6A9D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emisiasex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D7C7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hitefly-associated begomovirus 6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CC83E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hitefly-asssociated begomovirus 6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EDD266" w14:textId="5A0D77AE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71</w:t>
            </w:r>
          </w:p>
        </w:tc>
      </w:tr>
      <w:tr w:rsidR="009D3369" w:rsidRPr="009D3369" w14:paraId="6788615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25DB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9216C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bemisiasept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82018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hitefly-associated begomovirus 7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81926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hitefly-asssociated begomovirus 7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DA44A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972</w:t>
            </w:r>
          </w:p>
        </w:tc>
      </w:tr>
      <w:tr w:rsidR="009D3369" w:rsidRPr="009D3369" w14:paraId="60D3143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C392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F9D28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wissad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0E6FF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issadula golden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A384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issadula golden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7E356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eastAsia="fr-FR"/>
              </w:rPr>
              <w:t>DNA-A: NC_010948; DNA-B: NC_010951</w:t>
            </w:r>
          </w:p>
        </w:tc>
      </w:tr>
      <w:tr w:rsidR="009D3369" w:rsidRPr="009D3369" w14:paraId="3070F56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C835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075AE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Begomovirus wissadulafla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370F8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issadula yellow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5BB66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issadula yellow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1CA77" w14:textId="51B53ADB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1451</w:t>
            </w:r>
          </w:p>
        </w:tc>
      </w:tr>
      <w:tr w:rsidR="009D3369" w:rsidRPr="009D3369" w14:paraId="0073C40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400E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apula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249C59" w14:textId="1C7F8BE9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apulavirus medicag</w:t>
            </w:r>
            <w:r w:rsidR="002E2674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o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8F062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lfalfa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EB0D4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lfalfa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6A6A11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7714</w:t>
            </w:r>
          </w:p>
        </w:tc>
      </w:tr>
      <w:tr w:rsidR="009D3369" w:rsidRPr="009D3369" w14:paraId="560835E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4F13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16208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apulavirus euphorb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E98DF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Euphorbia caput-medusae late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810C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Euphorbia caput-medusae laten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A95AAC" w14:textId="322D462C" w:rsidR="009D3369" w:rsidRPr="00EF3144" w:rsidRDefault="0069429D" w:rsidP="0069429D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5080</w:t>
            </w:r>
          </w:p>
        </w:tc>
      </w:tr>
      <w:tr w:rsidR="009D3369" w:rsidRPr="009D3369" w14:paraId="06ED07D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99CD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2B27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apulavirus phaseol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15F25F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French bean severe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00109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French bean severe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8A124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8453</w:t>
            </w:r>
          </w:p>
        </w:tc>
      </w:tr>
      <w:tr w:rsidR="009D3369" w:rsidRPr="009D3369" w14:paraId="0D2C3CF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1898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151CFD" w14:textId="64273C24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apulavirus plantag</w:t>
            </w:r>
            <w:r w:rsidR="002E2674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o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05EAC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lantago lanceolata late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0DB2F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lantago lanceolata laten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973DD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7</w:t>
            </w:r>
          </w:p>
        </w:tc>
      </w:tr>
      <w:tr w:rsidR="009D3369" w:rsidRPr="009D3369" w14:paraId="57F96DC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BC41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itloda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EA9E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itlodavirus camell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99E7C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amellia chlorotic dwarf-associate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E833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amellia chlorotic dwarf-associate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DD4DA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0817</w:t>
            </w:r>
          </w:p>
        </w:tc>
      </w:tr>
      <w:tr w:rsidR="009D3369" w:rsidRPr="009D3369" w14:paraId="7413C1A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5C1F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EE39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itlodavirus cit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D0C6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Citrus chlorotic dwarf associate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A2172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citrus chlorotic dwarf associate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5EE21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8151</w:t>
            </w:r>
          </w:p>
        </w:tc>
      </w:tr>
      <w:tr w:rsidR="009D3369" w:rsidRPr="009D3369" w14:paraId="4414FEA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8F9D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955C6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itlodavirus broussonet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060D0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aper mulberry leaf curl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2F38F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aper mulberry leaf curl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A9FB27" w14:textId="3003CD29" w:rsidR="009D3369" w:rsidRPr="00EF3144" w:rsidRDefault="003F198F" w:rsidP="003F198F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  <w:lang w:val="en-US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6465</w:t>
            </w:r>
          </w:p>
        </w:tc>
      </w:tr>
      <w:tr w:rsidR="009D3369" w:rsidRPr="009D3369" w14:paraId="79D0C1E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B284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C45E0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itlodavirus passiflor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57AAF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assion fruit chlorotic mottl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47056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assion fruit chlorotic mottl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A6E5F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0706</w:t>
            </w:r>
          </w:p>
        </w:tc>
      </w:tr>
      <w:tr w:rsidR="009D3369" w:rsidRPr="009D3369" w14:paraId="05A30DD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C2D0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urto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7A16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urtovirus bet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08F4E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Beet curly top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A7B94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beet curly top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7C9D15" w14:textId="49B1A9D7" w:rsidR="009D3369" w:rsidRPr="00EF3144" w:rsidRDefault="003F198F" w:rsidP="003F198F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01412</w:t>
            </w:r>
          </w:p>
        </w:tc>
      </w:tr>
      <w:tr w:rsidR="009D3369" w:rsidRPr="009D3369" w14:paraId="53CE671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7ABF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C9338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urtovirus armorac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58B48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Horseradish curly top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13133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horseradish curly top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D5BD5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2543</w:t>
            </w:r>
          </w:p>
        </w:tc>
      </w:tr>
      <w:tr w:rsidR="009D3369" w:rsidRPr="009D3369" w14:paraId="1AC2A21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89B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0F95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Curtovirus spinac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BA3980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Spinach severe curly top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CB47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spinach severe curly top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5538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631</w:t>
            </w:r>
          </w:p>
        </w:tc>
      </w:tr>
      <w:tr w:rsidR="009D3369" w:rsidRPr="009D3369" w14:paraId="186C540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0EE6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ragro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559E2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Eragrovirus curvu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A24B9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ragrostis curvula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3AA38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ragrostis curvula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9FD99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2664</w:t>
            </w:r>
          </w:p>
        </w:tc>
      </w:tr>
      <w:tr w:rsidR="009D3369" w:rsidRPr="009D3369" w14:paraId="3E22E91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F301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Grablo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4381C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Grablovirus vit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73A7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Grapevine red blotch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EB9CE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grapevine red blotch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EF65D9" w14:textId="7EDA507A" w:rsidR="009D3369" w:rsidRPr="00EF3144" w:rsidRDefault="00AE2D32" w:rsidP="00AE2D32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17918</w:t>
            </w:r>
          </w:p>
        </w:tc>
      </w:tr>
      <w:tr w:rsidR="009D3369" w:rsidRPr="009D3369" w14:paraId="5398C07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4ADC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9AD13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Grablovirus prun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59918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runus late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310B1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runus geminivirus A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832E6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3533</w:t>
            </w:r>
          </w:p>
        </w:tc>
      </w:tr>
      <w:tr w:rsidR="009D3369" w:rsidRPr="009D3369" w14:paraId="7C6C23C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DAB1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3A75B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Grablovirus silvest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C2C2D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ild Vitis laten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B8EE3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ild Vitis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97C4F7" w14:textId="789C17DF" w:rsidR="009D3369" w:rsidRPr="00EF3144" w:rsidRDefault="00206E46" w:rsidP="00206E46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5437</w:t>
            </w:r>
          </w:p>
        </w:tc>
      </w:tr>
      <w:tr w:rsidR="009D3369" w:rsidRPr="009D3369" w14:paraId="622DF5F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5606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ldo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7165C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ldovirus mal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59786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pple gemini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6BDE0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pple gemini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30B21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6760</w:t>
            </w:r>
          </w:p>
        </w:tc>
      </w:tr>
      <w:tr w:rsidR="009D3369" w:rsidRPr="009D3369" w14:paraId="70F4427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3345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3AEAD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ldovirus vit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50AED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Grapevine geminivirus A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4F914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grapevine geminivirus A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84DBE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1340</w:t>
            </w:r>
          </w:p>
        </w:tc>
      </w:tr>
      <w:tr w:rsidR="009D3369" w:rsidRPr="009D3369" w14:paraId="48EB6B4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5E4F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4E5BC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ldovirus jun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24D9E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Juncus maritimus gemini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C78A1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Juncus maritimus gemini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09902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7066</w:t>
            </w:r>
          </w:p>
        </w:tc>
      </w:tr>
      <w:tr w:rsidR="009D3369" w:rsidRPr="009D3369" w14:paraId="5877839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E5C9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stre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B35E6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axonop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3A7DA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Axonopus compressus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F415E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Axonopus compressus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F9712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3864</w:t>
            </w:r>
          </w:p>
        </w:tc>
      </w:tr>
      <w:tr w:rsidR="009D3369" w:rsidRPr="009D3369" w14:paraId="36A534F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12E0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50608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bro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949AC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Bromus catharticus striat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02757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Bromus catharticus striat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60763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822</w:t>
            </w:r>
          </w:p>
        </w:tc>
      </w:tr>
      <w:tr w:rsidR="009D3369" w:rsidRPr="009D3369" w14:paraId="71E37B9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CC42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2E451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arietin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1D684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ckpea chlorosis Austral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3685B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ckpea chlorosis Austral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B3DAF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2131</w:t>
            </w:r>
          </w:p>
        </w:tc>
      </w:tr>
      <w:tr w:rsidR="009D3369" w:rsidRPr="009D3369" w14:paraId="002673B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9052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16A28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ciceros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65B8D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ckpea chlorosi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71A30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ckpea chlorosi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87BB3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740</w:t>
            </w:r>
          </w:p>
        </w:tc>
      </w:tr>
      <w:tr w:rsidR="009D3369" w:rsidRPr="009D3369" w14:paraId="06311A1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11C0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0DF4E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cicerpar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78B2B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ckpea chlorotic dwar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CA87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ckpea chlorotic dwar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87A77D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493</w:t>
            </w:r>
          </w:p>
        </w:tc>
      </w:tr>
      <w:tr w:rsidR="009D3369" w:rsidRPr="009D3369" w14:paraId="621AA9E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38AC0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AEB4C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rubrumpr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A05A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ckpea redlea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974C3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ckpea redlea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348B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739</w:t>
            </w:r>
          </w:p>
        </w:tc>
      </w:tr>
      <w:tr w:rsidR="009D3369" w:rsidRPr="009D3369" w14:paraId="23F4F8D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70B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2F0B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rubrum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A094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ckpea redleaf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11DBD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ckpea redleaf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2C20D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579</w:t>
            </w:r>
          </w:p>
        </w:tc>
      </w:tr>
      <w:tr w:rsidR="009D3369" w:rsidRPr="009D3369" w14:paraId="1CB51AF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AA83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153A7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flavaparv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0252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ckpea yellow dwar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4DCE5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ckpea yellow dwar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F1A78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5475</w:t>
            </w:r>
          </w:p>
        </w:tc>
      </w:tr>
      <w:tr w:rsidR="009D3369" w:rsidRPr="009D3369" w14:paraId="43A8715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9758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7E0A5E" w14:textId="503B0A64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flav</w:t>
            </w:r>
            <w:r w:rsidR="008A21EC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081A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ickpea yellows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AC4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ickpea yellows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3BC95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8478</w:t>
            </w:r>
          </w:p>
        </w:tc>
      </w:tr>
      <w:tr w:rsidR="009D3369" w:rsidRPr="009D3369" w14:paraId="3466B59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0E2C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D9EEA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chlo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A4384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Chloris striat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0FF8E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Chloris striat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CD5C9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1466</w:t>
            </w:r>
          </w:p>
        </w:tc>
      </w:tr>
      <w:tr w:rsidR="009D3369" w:rsidRPr="009D3369" w14:paraId="3A7D9A1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0874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224C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cilia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28CCE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igitaria ciliaris striat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4A0DD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igitaria ciliaris striat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00D87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8579</w:t>
            </w:r>
          </w:p>
        </w:tc>
      </w:tr>
      <w:tr w:rsidR="009D3369" w:rsidRPr="009D3369" w14:paraId="3790A61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D08B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93722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didactyl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FF63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igitaria didactyla striat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E4D1C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igitaria didactyla striat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51860F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547</w:t>
            </w:r>
          </w:p>
        </w:tc>
      </w:tr>
      <w:tr w:rsidR="009D3369" w:rsidRPr="009D3369" w14:paraId="3F6C1A0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0CCD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FF6A6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digitar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A2263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igitaria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A117A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igitaria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1504F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1478</w:t>
            </w:r>
          </w:p>
        </w:tc>
      </w:tr>
      <w:tr w:rsidR="009D3369" w:rsidRPr="009D3369" w14:paraId="55776D2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01F8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36E18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erythrodiplax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76BD3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Dragonfly-associated mastre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454077" w14:textId="7EFA07FA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dragonfly-associated mastre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C70780" w14:textId="7AF61B0B" w:rsidR="009D3369" w:rsidRPr="00EF3144" w:rsidRDefault="00206E46" w:rsidP="00206E46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5106</w:t>
            </w:r>
          </w:p>
        </w:tc>
      </w:tr>
      <w:tr w:rsidR="009D3369" w:rsidRPr="009D3369" w14:paraId="59134CF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2443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2082F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eleusi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4C4CE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leusine indica associate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2E8B8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leusine indica associate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ABF64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572</w:t>
            </w:r>
          </w:p>
        </w:tc>
      </w:tr>
      <w:tr w:rsidR="009D3369" w:rsidRPr="009D3369" w14:paraId="4A0BF52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C9DC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BD093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eragrostisminor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1893B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ragrostis minor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E6FD6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ragrostis minor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93A41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5553</w:t>
            </w:r>
          </w:p>
        </w:tc>
      </w:tr>
      <w:tr w:rsidR="009D3369" w:rsidRPr="009D3369" w14:paraId="0A9BC82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7D1D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CA4A0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eragrost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869A0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Eragrostis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CED95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Eragrostis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4318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352</w:t>
            </w:r>
          </w:p>
        </w:tc>
      </w:tr>
      <w:tr w:rsidR="009D3369" w:rsidRPr="009D3369" w14:paraId="5E53528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A530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307C6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fulle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223A9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ize streak dwarfing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2F6AC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ize streak dwarfing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205B1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519</w:t>
            </w:r>
          </w:p>
        </w:tc>
      </w:tr>
      <w:tr w:rsidR="009D3369" w:rsidRPr="009D3369" w14:paraId="464F2B0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0EDE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03F5AF" w14:textId="7476D8C5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bo</w:t>
            </w:r>
            <w:r w:rsidR="0033769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rbon</w:t>
            </w:r>
            <w:r w:rsidR="0033769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F525F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ize streak Reun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BD99F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ize streak Reun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C9806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7917</w:t>
            </w:r>
          </w:p>
        </w:tc>
      </w:tr>
      <w:tr w:rsidR="009D3369" w:rsidRPr="009D3369" w14:paraId="193C09A1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1CBC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63B29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storey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C80DA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ize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C0604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ize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39C4B4" w14:textId="623FD60C" w:rsidR="009D3369" w:rsidRPr="00EF3144" w:rsidRDefault="00215374" w:rsidP="00215374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01346</w:t>
            </w:r>
          </w:p>
        </w:tc>
      </w:tr>
      <w:tr w:rsidR="009D3369" w:rsidRPr="009D3369" w14:paraId="10CEB1F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A2FF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1F05B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striat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2A7E3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aize striat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39DEA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aize striat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2057A2" w14:textId="53AEA55B" w:rsidR="009D3369" w:rsidRPr="00EF3144" w:rsidRDefault="00215374" w:rsidP="00215374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40541</w:t>
            </w:r>
          </w:p>
        </w:tc>
      </w:tr>
      <w:tr w:rsidR="009D3369" w:rsidRPr="009D3369" w14:paraId="56F1785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97C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04D21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melenis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B73B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elenis repens associate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92633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elenis repens associate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5BA1A" w14:textId="705806BD" w:rsidR="009D3369" w:rsidRPr="00EF3144" w:rsidRDefault="00215374" w:rsidP="00215374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6373</w:t>
            </w:r>
          </w:p>
        </w:tc>
      </w:tr>
      <w:tr w:rsidR="009D3369" w:rsidRPr="009D3369" w14:paraId="1F9758D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1CBD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14C53A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miscanth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DF13A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iscanthus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02598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iscanthus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31FBD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379</w:t>
            </w:r>
          </w:p>
        </w:tc>
      </w:tr>
      <w:tr w:rsidR="009D3369" w:rsidRPr="009D3369" w14:paraId="1AF2712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84C5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D5280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a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6C8103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at dwar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9E10F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oat dwar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E2C32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799</w:t>
            </w:r>
          </w:p>
        </w:tc>
      </w:tr>
      <w:tr w:rsidR="009D3369" w:rsidRPr="009D3369" w14:paraId="28CB086E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BA9B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DB2621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pani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52867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nicum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FE8D0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nicum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76208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1647</w:t>
            </w:r>
          </w:p>
        </w:tc>
      </w:tr>
      <w:tr w:rsidR="009D3369" w:rsidRPr="009D3369" w14:paraId="7F613E8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F239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D4A06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dilat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1AA61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spalum dilatatum striat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62F1A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spalum dilatatum striat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DCCAE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8576</w:t>
            </w:r>
          </w:p>
        </w:tc>
      </w:tr>
      <w:tr w:rsidR="009D3369" w:rsidRPr="009D3369" w14:paraId="1233271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8EB3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54173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paspal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0B4CFB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Paspalum striate mosaic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95156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Paspalum striate mosaic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39AB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8530</w:t>
            </w:r>
          </w:p>
        </w:tc>
      </w:tr>
      <w:tr w:rsidR="009D3369" w:rsidRPr="009D3369" w14:paraId="73186F80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F5135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8B2C67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oryzapr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33569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Rice latent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8CC8E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rice latent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04F42E" w14:textId="26AC72EE" w:rsidR="009D3369" w:rsidRPr="00EF3144" w:rsidRDefault="00202DBB" w:rsidP="00202DBB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5432</w:t>
            </w:r>
          </w:p>
        </w:tc>
      </w:tr>
      <w:tr w:rsidR="009D3369" w:rsidRPr="009D3369" w14:paraId="0E32CCC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A7A8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AB48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oryza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AD719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Rice latent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EABAB1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rice latent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08EB2C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40537</w:t>
            </w:r>
          </w:p>
        </w:tc>
      </w:tr>
      <w:tr w:rsidR="009D3369" w:rsidRPr="009D3369" w14:paraId="03B3548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6C74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78F373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saccha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203CC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accharum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C8420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accharum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9A1F66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3464</w:t>
            </w:r>
          </w:p>
        </w:tc>
      </w:tr>
      <w:tr w:rsidR="009D3369" w:rsidRPr="009D3369" w14:paraId="2C4CE7E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DF1D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F4A80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sorgh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DF720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orghum arundinaceum associate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26740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orghum arundinaceum associate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ED3B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573</w:t>
            </w:r>
          </w:p>
        </w:tc>
      </w:tr>
      <w:tr w:rsidR="009D3369" w:rsidRPr="009D3369" w14:paraId="05ECCA23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A3D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D0A42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sporobopri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355F9A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porobolus striate mosaic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A17A1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porolobus striate mosaic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510A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8577</w:t>
            </w:r>
          </w:p>
        </w:tc>
      </w:tr>
      <w:tr w:rsidR="009D3369" w:rsidRPr="009D3369" w14:paraId="489C99C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350A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A938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sporobosecun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CB637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porobolus striate mosaic virus 2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B46F0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porolobus striate mosaic virus 2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14375B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8578</w:t>
            </w:r>
          </w:p>
        </w:tc>
      </w:tr>
      <w:tr w:rsidR="009D3369" w:rsidRPr="009D3369" w14:paraId="47A9C364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3C9C6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0750B" w14:textId="0E66E1F9" w:rsidR="009D3369" w:rsidRPr="009D3369" w:rsidRDefault="009D3369" w:rsidP="00FF3ECC">
            <w:pPr>
              <w:pStyle w:val="PreformattatoHTML"/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 xml:space="preserve">Mastrevirus </w:t>
            </w:r>
            <w:r w:rsidR="00AF0EA2" w:rsidRPr="00C6587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>saccharumpallid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36DEB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ugarcane chlorotic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0BFE4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ugarcane chlorotic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25FEB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2004</w:t>
            </w:r>
          </w:p>
        </w:tc>
      </w:tr>
      <w:tr w:rsidR="009D3369" w:rsidRPr="009D3369" w14:paraId="0C920DC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9B86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E448E5" w14:textId="1BF7D038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sacchar</w:t>
            </w:r>
            <w:r w:rsidR="00666487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um</w:t>
            </w: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egypt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D4E3D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ugarcane streak Egypt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3F33D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ugarcane streak Egypt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B52D27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1868</w:t>
            </w:r>
          </w:p>
        </w:tc>
      </w:tr>
      <w:tr w:rsidR="009D3369" w:rsidRPr="009D3369" w14:paraId="2911812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789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AF966" w14:textId="0CFBC81E" w:rsidR="009D3369" w:rsidRPr="00FF3ECC" w:rsidRDefault="009D3369" w:rsidP="00FF3ECC">
            <w:pPr>
              <w:pStyle w:val="PreformattatoHTML"/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 xml:space="preserve">Mastrevirus </w:t>
            </w:r>
            <w:r w:rsidR="00666487" w:rsidRPr="00C6587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>saccharumbourbonens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4E9A2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ugarcane streak Reunion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7C39FC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ugarcane streak Reunion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C94965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4755</w:t>
            </w:r>
          </w:p>
        </w:tc>
      </w:tr>
      <w:tr w:rsidR="009D3369" w:rsidRPr="009D3369" w14:paraId="2C076DC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4B0B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4C9734" w14:textId="7A802F5A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saccharofficina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51723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ugarcane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9891E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ugarcane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217160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744</w:t>
            </w:r>
          </w:p>
        </w:tc>
      </w:tr>
      <w:tr w:rsidR="009D3369" w:rsidRPr="009D3369" w14:paraId="467DF56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A64F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CF7DF8" w14:textId="3238DD39" w:rsidR="009D3369" w:rsidRPr="009D3369" w:rsidRDefault="009D3369" w:rsidP="00FF3ECC">
            <w:pPr>
              <w:pStyle w:val="PreformattatoHTML"/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 xml:space="preserve">Mastrevirus </w:t>
            </w:r>
            <w:r w:rsidR="00476768" w:rsidRPr="00C6587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>saccharumstri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2055B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ugarcane striate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84C69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ugarcane striate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C34D6C" w14:textId="0B4D91A5" w:rsidR="009D3369" w:rsidRPr="00EF3144" w:rsidRDefault="00AD5DFB" w:rsidP="00AD5DFB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5107</w:t>
            </w:r>
          </w:p>
        </w:tc>
      </w:tr>
      <w:tr w:rsidR="009D3369" w:rsidRPr="009D3369" w14:paraId="66FCD1F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C9A6E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FD4D45" w14:textId="4A8BA1A2" w:rsidR="009D3369" w:rsidRPr="00FF3ECC" w:rsidRDefault="009D3369" w:rsidP="00FF3ECC">
            <w:pPr>
              <w:pStyle w:val="PreformattatoHTML"/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 xml:space="preserve">Mastrevirus </w:t>
            </w:r>
            <w:r w:rsidR="006001B2" w:rsidRPr="00C65872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</w:rPr>
              <w:t>saccharumalbusven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A2BB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ugarcane white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BB77DA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ugarcane white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F1A96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3989</w:t>
            </w:r>
          </w:p>
        </w:tc>
      </w:tr>
      <w:tr w:rsidR="009D3369" w:rsidRPr="009D3369" w14:paraId="7E09B65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10DF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51668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ipomoe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D7A39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weet potato symptomless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AC6B9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weet potato symptomless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A86A7A" w14:textId="6BA7F786" w:rsidR="009D3369" w:rsidRPr="00EF3144" w:rsidRDefault="009A1AD4" w:rsidP="009A1AD4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34630</w:t>
            </w:r>
          </w:p>
        </w:tc>
      </w:tr>
      <w:tr w:rsidR="009D3369" w:rsidRPr="009D3369" w14:paraId="20C59D2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0B2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063992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virgat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DB798C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witchgrass mosaic-associated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D2ABB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witchgrass mosaic-associated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2DD6E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5834</w:t>
            </w:r>
          </w:p>
        </w:tc>
      </w:tr>
      <w:tr w:rsidR="009D3369" w:rsidRPr="009D3369" w14:paraId="156B6AA7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AB2FD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217B3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taba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19925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bacco yellow dwar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DCED18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bacco yellow dwar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80849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822</w:t>
            </w:r>
          </w:p>
        </w:tc>
      </w:tr>
      <w:tr w:rsidR="009D3369" w:rsidRPr="009D3369" w14:paraId="715AEF4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73B5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DB8A8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urochlo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5E8A2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Urochloa streak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E5DE1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Urochloa streak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860AD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0797</w:t>
            </w:r>
          </w:p>
        </w:tc>
      </w:tr>
      <w:tr w:rsidR="009D3369" w:rsidRPr="009D3369" w14:paraId="769E37BA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AB62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4B196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triti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1BAFA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heat dwarf India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2EB57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heat dwarf India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F3A21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7828</w:t>
            </w:r>
          </w:p>
        </w:tc>
      </w:tr>
      <w:tr w:rsidR="009D3369" w:rsidRPr="009D3369" w14:paraId="4DCBDB0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CBF93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DE3E8B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astrevirus horde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125A07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Wheat dwar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4780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wheat dwar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4CF125" w14:textId="1FE1038D" w:rsidR="009D3369" w:rsidRPr="00EF3144" w:rsidRDefault="009A1AD4" w:rsidP="009A1AD4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03326</w:t>
            </w:r>
          </w:p>
        </w:tc>
      </w:tr>
      <w:tr w:rsidR="009D3369" w:rsidRPr="009D3369" w14:paraId="2DDF8166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F6DEC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ulcrile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48B54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ulcrilevirus mor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601826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Mulberry crinkle leaf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8B471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mulberry crinkle leaf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331CA9" w14:textId="6CB2018F" w:rsidR="009D3369" w:rsidRPr="00EF3144" w:rsidRDefault="009A1AD4" w:rsidP="009A1AD4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6144</w:t>
            </w:r>
          </w:p>
        </w:tc>
      </w:tr>
      <w:tr w:rsidR="009D3369" w:rsidRPr="009D3369" w14:paraId="4DC674F2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3DF3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477E3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Mulcrilevirus broussonet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C3307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Paper mulberry leaf curl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84A69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paper mulberry leaf curl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BB62B4" w14:textId="311FADE8" w:rsidR="009D3369" w:rsidRPr="00EF3144" w:rsidRDefault="00F92FCD" w:rsidP="00F92FCD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  <w:lang w:val="en-US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6464</w:t>
            </w:r>
          </w:p>
        </w:tc>
      </w:tr>
      <w:tr w:rsidR="009D3369" w:rsidRPr="009D3369" w14:paraId="45F9B2BC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154C9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pun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9E79E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Opunvirus opunti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B8BAA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Opuntia 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DCDFD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Opuntia 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85542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55584</w:t>
            </w:r>
          </w:p>
        </w:tc>
      </w:tr>
      <w:tr w:rsidR="009D3369" w:rsidRPr="009D3369" w14:paraId="669122B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A9F0E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pile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C49DE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Topilevirus solan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96049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apical leaf cur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1F960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apical leaf cur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CC6025" w14:textId="0D7D94B0" w:rsidR="009D3369" w:rsidRPr="00EF3144" w:rsidRDefault="00F92FCD" w:rsidP="00F92FCD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  <w:lang w:val="en-US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6213</w:t>
            </w:r>
          </w:p>
        </w:tc>
      </w:tr>
      <w:tr w:rsidR="009D3369" w:rsidRPr="009D3369" w14:paraId="72574525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E887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F56AD0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Topilevirus lycopersic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0F6888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mato geminivirus 1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2A015F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omato geminivirus 1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837CCA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35676</w:t>
            </w:r>
          </w:p>
        </w:tc>
      </w:tr>
      <w:tr w:rsidR="009D3369" w:rsidRPr="009D3369" w14:paraId="33246088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48EB6" w14:textId="77777777" w:rsidR="009D3369" w:rsidRPr="0046607E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46607E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opocu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E38FBE" w14:textId="4DF00646" w:rsidR="009D3369" w:rsidRPr="0046607E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46607E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 xml:space="preserve">Topocuvirus </w:t>
            </w:r>
            <w:r w:rsidR="0046607E" w:rsidRPr="0046607E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solan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0E4BA1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eastAsia="fr-FR"/>
              </w:rPr>
              <w:t>Tomato pseudo-curly top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785700" w14:textId="77777777" w:rsidR="009D3369" w:rsidRPr="0046607E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</w:pPr>
            <w:r w:rsidRPr="0046607E">
              <w:rPr>
                <w:rFonts w:ascii="Arial Narrow" w:hAnsi="Arial Narrow" w:cs="Calibri"/>
                <w:color w:val="000000"/>
                <w:sz w:val="14"/>
                <w:szCs w:val="14"/>
                <w:lang w:eastAsia="fr-FR"/>
              </w:rPr>
              <w:t>tomato pseudo-curly top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AE69F9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03825</w:t>
            </w:r>
          </w:p>
        </w:tc>
      </w:tr>
      <w:tr w:rsidR="009D3369" w:rsidRPr="009D3369" w14:paraId="4A536D19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80A9D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urncurtovirus</w:t>
            </w: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DBEE46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Turncurtovirus sesami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50A09E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Sesame curly top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2E6ED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sesame curly top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5E2237" w14:textId="05062F45" w:rsidR="009D3369" w:rsidRPr="00EF3144" w:rsidRDefault="00B93FAA" w:rsidP="00B93FAA">
            <w:pPr>
              <w:pStyle w:val="PreformattatoHTML"/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</w:rPr>
              <w:t>NC_076020</w:t>
            </w:r>
          </w:p>
        </w:tc>
      </w:tr>
      <w:tr w:rsidR="009D3369" w:rsidRPr="009D3369" w14:paraId="710B1C6D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D3F1B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BAE5A5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Turncurtovirus brassic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08C814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urnip curly top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F078A4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urnip curly top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50E918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14324</w:t>
            </w:r>
          </w:p>
        </w:tc>
      </w:tr>
      <w:tr w:rsidR="009D3369" w:rsidRPr="009D3369" w14:paraId="313D269F" w14:textId="77777777" w:rsidTr="009D3369">
        <w:trPr>
          <w:trHeight w:val="340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E7237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</w:p>
        </w:tc>
        <w:tc>
          <w:tcPr>
            <w:tcW w:w="18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80821F" w14:textId="77777777" w:rsidR="009D3369" w:rsidRPr="009D3369" w:rsidRDefault="009D3369" w:rsidP="009D3369">
            <w:pPr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i/>
                <w:iCs/>
                <w:color w:val="FF0000"/>
                <w:sz w:val="14"/>
                <w:szCs w:val="14"/>
                <w:lang w:val="fr-FR" w:eastAsia="fr-FR"/>
              </w:rPr>
              <w:t>Turncurtovirus rapae</w:t>
            </w:r>
          </w:p>
        </w:tc>
        <w:tc>
          <w:tcPr>
            <w:tcW w:w="19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CA672" w14:textId="77777777" w:rsidR="009D3369" w:rsidRPr="00FF3ECC" w:rsidRDefault="009D3369" w:rsidP="009D3369">
            <w:pPr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</w:pPr>
            <w:r w:rsidRPr="00FF3ECC">
              <w:rPr>
                <w:rFonts w:ascii="Arial Narrow" w:hAnsi="Arial Narrow" w:cs="Calibri"/>
                <w:i/>
                <w:iCs/>
                <w:color w:val="000000"/>
                <w:sz w:val="14"/>
                <w:szCs w:val="14"/>
                <w:lang w:val="fr-FR" w:eastAsia="fr-FR"/>
              </w:rPr>
              <w:t>Turnip leaf roll virus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5A2C52" w14:textId="77777777" w:rsidR="009D3369" w:rsidRPr="009D3369" w:rsidRDefault="009D3369" w:rsidP="009D3369">
            <w:pPr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</w:pPr>
            <w:r w:rsidRPr="009D3369">
              <w:rPr>
                <w:rFonts w:ascii="Arial Narrow" w:hAnsi="Arial Narrow" w:cs="Calibri"/>
                <w:color w:val="000000"/>
                <w:sz w:val="14"/>
                <w:szCs w:val="14"/>
                <w:lang w:val="fr-FR" w:eastAsia="fr-FR"/>
              </w:rPr>
              <w:t>turnip leaf roll virus</w:t>
            </w:r>
          </w:p>
        </w:tc>
        <w:tc>
          <w:tcPr>
            <w:tcW w:w="179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31583" w14:textId="77777777" w:rsidR="009D3369" w:rsidRPr="00EF3144" w:rsidRDefault="009D3369" w:rsidP="009D3369">
            <w:pPr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</w:pPr>
            <w:r w:rsidRPr="00EF3144">
              <w:rPr>
                <w:rFonts w:ascii="Arial Narrow" w:hAnsi="Arial Narrow" w:cs="Calibri"/>
                <w:color w:val="000000" w:themeColor="text1"/>
                <w:sz w:val="14"/>
                <w:szCs w:val="14"/>
                <w:lang w:val="fr-FR" w:eastAsia="fr-FR"/>
              </w:rPr>
              <w:t>NC_029117</w:t>
            </w:r>
          </w:p>
        </w:tc>
      </w:tr>
    </w:tbl>
    <w:p w14:paraId="0BD24768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1D0A1802" w14:textId="77777777" w:rsidR="00A174CC" w:rsidRDefault="00A174CC">
      <w:pPr>
        <w:rPr>
          <w:rFonts w:ascii="Arial" w:hAnsi="Arial" w:cs="Arial"/>
          <w:b/>
          <w:sz w:val="22"/>
          <w:szCs w:val="22"/>
        </w:rPr>
      </w:pPr>
    </w:p>
    <w:p w14:paraId="3437A237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</w:t>
      </w:r>
    </w:p>
    <w:p w14:paraId="5EBBE41F" w14:textId="77777777" w:rsidR="00A01C0C" w:rsidRDefault="00A01C0C">
      <w:pPr>
        <w:rPr>
          <w:rFonts w:ascii="Arial" w:hAnsi="Arial" w:cs="Arial"/>
          <w:color w:val="0000FF"/>
          <w:sz w:val="20"/>
        </w:rPr>
      </w:pPr>
    </w:p>
    <w:p w14:paraId="7558C751" w14:textId="527DB5B0" w:rsidR="00242F6F" w:rsidRDefault="00A01C0C" w:rsidP="00242F6F">
      <w:pPr>
        <w:rPr>
          <w:lang w:val="it-IT"/>
        </w:rPr>
      </w:pPr>
      <w:r>
        <w:rPr>
          <w:rFonts w:ascii="Arial" w:hAnsi="Arial" w:cs="Arial"/>
          <w:color w:val="0000FF"/>
          <w:sz w:val="20"/>
        </w:rPr>
        <w:fldChar w:fldCharType="begin"/>
      </w:r>
      <w:r>
        <w:rPr>
          <w:rFonts w:ascii="Arial" w:hAnsi="Arial" w:cs="Arial"/>
          <w:color w:val="0000FF"/>
          <w:sz w:val="20"/>
        </w:rPr>
        <w:instrText xml:space="preserve"> ADDIN EN.REFLIST </w:instrText>
      </w:r>
      <w:r>
        <w:rPr>
          <w:rFonts w:ascii="Arial" w:hAnsi="Arial" w:cs="Arial"/>
          <w:color w:val="0000FF"/>
          <w:sz w:val="20"/>
        </w:rPr>
        <w:fldChar w:fldCharType="separate"/>
      </w:r>
      <w:r w:rsidRPr="00A01C0C">
        <w:rPr>
          <w:noProof/>
        </w:rPr>
        <w:t>1.</w:t>
      </w:r>
      <w:r w:rsidRPr="00A01C0C">
        <w:rPr>
          <w:noProof/>
        </w:rPr>
        <w:tab/>
        <w:t xml:space="preserve">Fiallo-Olivé E, Lett JM, Martin DP, Roumagnac P, Varsani A, Zerbini FM, Navas-Castillo J (2021) ICTV Virus Taxonomy Profile: Geminiviridae 2021. J </w:t>
      </w:r>
      <w:r w:rsidR="00242F6F">
        <w:rPr>
          <w:noProof/>
        </w:rPr>
        <w:t>G</w:t>
      </w:r>
      <w:r w:rsidRPr="00A01C0C">
        <w:rPr>
          <w:noProof/>
        </w:rPr>
        <w:t>en</w:t>
      </w:r>
      <w:r w:rsidR="00242F6F">
        <w:rPr>
          <w:noProof/>
        </w:rPr>
        <w:t xml:space="preserve"> V</w:t>
      </w:r>
      <w:r w:rsidRPr="00A01C0C">
        <w:rPr>
          <w:noProof/>
        </w:rPr>
        <w:t>irol 102</w:t>
      </w:r>
      <w:r w:rsidR="00242F6F">
        <w:rPr>
          <w:noProof/>
        </w:rPr>
        <w:t xml:space="preserve">: </w:t>
      </w:r>
      <w:r w:rsidR="00242F6F" w:rsidRPr="00242F6F">
        <w:rPr>
          <w:lang w:val="it-IT" w:eastAsia="it-IT"/>
        </w:rPr>
        <w:t>001696.</w:t>
      </w:r>
      <w:r w:rsidR="00242F6F">
        <w:rPr>
          <w:lang w:val="it-IT" w:eastAsia="it-IT"/>
        </w:rPr>
        <w:t xml:space="preserve">. </w:t>
      </w:r>
      <w:r w:rsidR="00242F6F">
        <w:rPr>
          <w:rStyle w:val="doi"/>
        </w:rPr>
        <w:t>doi: </w:t>
      </w:r>
      <w:hyperlink r:id="rId15" w:tgtFrame="_blank" w:history="1">
        <w:r w:rsidR="00242F6F">
          <w:rPr>
            <w:rStyle w:val="Collegamentoipertestuale"/>
          </w:rPr>
          <w:t>10.1099/jgv.0.001696</w:t>
        </w:r>
      </w:hyperlink>
      <w:r w:rsidR="00242F6F">
        <w:rPr>
          <w:rStyle w:val="doi"/>
        </w:rPr>
        <w:t xml:space="preserve">. </w:t>
      </w:r>
      <w:r w:rsidR="00242F6F">
        <w:t xml:space="preserve">PMID: </w:t>
      </w:r>
      <w:hyperlink r:id="rId16" w:history="1">
        <w:r w:rsidR="00242F6F">
          <w:rPr>
            <w:rStyle w:val="Collegamentoipertestuale"/>
          </w:rPr>
          <w:t>34919512</w:t>
        </w:r>
      </w:hyperlink>
    </w:p>
    <w:p w14:paraId="03B0604C" w14:textId="69E36868" w:rsidR="00242F6F" w:rsidRDefault="00242F6F" w:rsidP="00242F6F">
      <w:pPr>
        <w:rPr>
          <w:lang w:val="it-IT"/>
        </w:rPr>
      </w:pPr>
    </w:p>
    <w:p w14:paraId="77FC9587" w14:textId="5FEB43D6" w:rsidR="00A356AD" w:rsidRPr="00C65872" w:rsidRDefault="00A01C0C" w:rsidP="00FF3ECC">
      <w:pPr>
        <w:spacing w:before="100" w:beforeAutospacing="1" w:after="100" w:afterAutospacing="1"/>
      </w:pPr>
      <w:r w:rsidRPr="00A01C0C">
        <w:rPr>
          <w:noProof/>
        </w:rPr>
        <w:t>2.</w:t>
      </w:r>
      <w:r w:rsidRPr="00A01C0C">
        <w:rPr>
          <w:noProof/>
        </w:rPr>
        <w:tab/>
        <w:t>Roumagnac P, Lett JM, Fiallo-Olivé E, Navas-Castillo J, Zerbini FM, Martin DP, Varsani A (2021) Establishment of five new genera in the family Geminiviridae: Citlodavirus, Maldovirus, Mulcrilevirus, Opunvirus, and Topilevirus. Arch Virol</w:t>
      </w:r>
      <w:r w:rsidR="00A356AD">
        <w:rPr>
          <w:noProof/>
        </w:rPr>
        <w:t xml:space="preserve"> 167: 695-710. </w:t>
      </w:r>
      <w:r w:rsidR="00A356AD">
        <w:rPr>
          <w:rStyle w:val="id-label"/>
        </w:rPr>
        <w:t xml:space="preserve">DOI: </w:t>
      </w:r>
      <w:hyperlink r:id="rId17" w:tgtFrame="_blank" w:history="1">
        <w:r w:rsidR="00A356AD">
          <w:rPr>
            <w:rStyle w:val="Collegamentoipertestuale"/>
          </w:rPr>
          <w:t xml:space="preserve">10.1007/s00705-021-05309-2 </w:t>
        </w:r>
      </w:hyperlink>
      <w:r w:rsidR="00A356AD">
        <w:t xml:space="preserve">. </w:t>
      </w:r>
      <w:r w:rsidR="00A356AD">
        <w:rPr>
          <w:rStyle w:val="id-label"/>
        </w:rPr>
        <w:t xml:space="preserve">PMID: </w:t>
      </w:r>
      <w:r w:rsidR="00A356AD">
        <w:rPr>
          <w:rStyle w:val="Enfasigrassetto"/>
        </w:rPr>
        <w:t>34837111</w:t>
      </w:r>
      <w:r w:rsidR="00A356AD">
        <w:rPr>
          <w:rStyle w:val="identifier"/>
        </w:rPr>
        <w:t xml:space="preserve"> </w:t>
      </w:r>
    </w:p>
    <w:p w14:paraId="0EB38E1A" w14:textId="3D488523" w:rsidR="00A01C0C" w:rsidRPr="00A01C0C" w:rsidRDefault="00A01C0C" w:rsidP="00A01C0C">
      <w:pPr>
        <w:pStyle w:val="EndNoteBibliography"/>
        <w:ind w:left="720" w:hanging="720"/>
        <w:rPr>
          <w:noProof/>
        </w:rPr>
      </w:pPr>
    </w:p>
    <w:p w14:paraId="5556E8C1" w14:textId="175E10B4" w:rsidR="00A174CC" w:rsidRDefault="00A01C0C">
      <w:pPr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color w:val="0000FF"/>
          <w:sz w:val="20"/>
        </w:rPr>
        <w:fldChar w:fldCharType="end"/>
      </w:r>
    </w:p>
    <w:sectPr w:rsidR="00A174CC">
      <w:headerReference w:type="default" r:id="rId18"/>
      <w:pgSz w:w="11906" w:h="16838"/>
      <w:pgMar w:top="1440" w:right="1440" w:bottom="1440" w:left="1440" w:header="708" w:footer="0" w:gutter="0"/>
      <w:cols w:space="720"/>
      <w:formProt w:val="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Microsoft Office User" w:date="2023-07-01T22:08:00Z" w:initials="MOU">
    <w:p w14:paraId="7DE3D34C" w14:textId="58191EDE" w:rsidR="007B1776" w:rsidRDefault="007B1776">
      <w:pPr>
        <w:pStyle w:val="Testocommento"/>
      </w:pPr>
      <w:r>
        <w:rPr>
          <w:rStyle w:val="Rimandocommento"/>
        </w:rPr>
        <w:annotationRef/>
      </w:r>
      <w:r>
        <w:t>Just a comment: it may be more correct “</w:t>
      </w:r>
      <w:r w:rsidRPr="007B1776">
        <w:rPr>
          <w:i/>
          <w:iCs/>
        </w:rPr>
        <w:t>solanumflavum</w:t>
      </w:r>
      <w:r>
        <w:t>…</w:t>
      </w:r>
      <w:r w:rsidR="002E2674">
        <w:t>up to line 43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DE3D34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4B2270" w16cex:dateUtc="2023-07-01T20:0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DE3D34C" w16cid:durableId="284B227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B95ACD" w14:textId="77777777" w:rsidR="00E3519E" w:rsidRDefault="00E3519E">
      <w:r>
        <w:separator/>
      </w:r>
    </w:p>
  </w:endnote>
  <w:endnote w:type="continuationSeparator" w:id="0">
    <w:p w14:paraId="0878FAEC" w14:textId="77777777" w:rsidR="00E3519E" w:rsidRDefault="00E351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Sylfae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panose1 w:val="020B0604020202020204"/>
    <w:charset w:val="01"/>
    <w:family w:val="swiss"/>
    <w:pitch w:val="variable"/>
  </w:font>
  <w:font w:name="PingFang SC">
    <w:panose1 w:val="020B0400000000000000"/>
    <w:charset w:val="86"/>
    <w:family w:val="swiss"/>
    <w:pitch w:val="variable"/>
    <w:sig w:usb0="A00002FF" w:usb1="7ACFFDFB" w:usb2="00000017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7887A8" w14:textId="77777777" w:rsidR="00E3519E" w:rsidRDefault="00E3519E">
      <w:r>
        <w:separator/>
      </w:r>
    </w:p>
  </w:footnote>
  <w:footnote w:type="continuationSeparator" w:id="0">
    <w:p w14:paraId="369C223D" w14:textId="77777777" w:rsidR="00E3519E" w:rsidRDefault="00E3519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3EB404" w14:textId="47BE39BC" w:rsidR="00A174CC" w:rsidRDefault="00437970">
    <w:pPr>
      <w:pStyle w:val="Intestazione"/>
      <w:jc w:val="right"/>
    </w:pPr>
    <w:r>
      <w:t>April</w:t>
    </w:r>
    <w:r w:rsidR="008815EE">
      <w:t xml:space="preserve"> 202</w:t>
    </w:r>
    <w:r>
      <w:t>3</w:t>
    </w:r>
  </w:p>
  <w:p w14:paraId="798CCB4D" w14:textId="77777777" w:rsidR="00A174CC" w:rsidRDefault="00A174CC">
    <w:pPr>
      <w:pStyle w:val="Intestazion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2" w15:restartNumberingAfterBreak="0">
    <w:nsid w:val="75EB0416"/>
    <w:multiLevelType w:val="multilevel"/>
    <w:tmpl w:val="D9A4E0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182359806">
    <w:abstractNumId w:val="0"/>
  </w:num>
  <w:num w:numId="2" w16cid:durableId="1781533972">
    <w:abstractNumId w:val="1"/>
  </w:num>
  <w:num w:numId="3" w16cid:durableId="87347007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6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chives Vi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rp9fv5pftxs0ex5pfx9a99ttrz0fxwzfsp&quot;&gt;virus_UCT-Converted&lt;record-ids&gt;&lt;item&gt;1343&lt;/item&gt;&lt;item&gt;1553&lt;/item&gt;&lt;/record-ids&gt;&lt;/item&gt;&lt;/Libraries&gt;"/>
  </w:docVars>
  <w:rsids>
    <w:rsidRoot w:val="00A174CC"/>
    <w:rsid w:val="00021A7A"/>
    <w:rsid w:val="000339EB"/>
    <w:rsid w:val="00035A87"/>
    <w:rsid w:val="000363A6"/>
    <w:rsid w:val="000421E3"/>
    <w:rsid w:val="00071EBF"/>
    <w:rsid w:val="000830E9"/>
    <w:rsid w:val="000A146A"/>
    <w:rsid w:val="000A48CF"/>
    <w:rsid w:val="000F51F4"/>
    <w:rsid w:val="000F7067"/>
    <w:rsid w:val="00120FA6"/>
    <w:rsid w:val="0013113D"/>
    <w:rsid w:val="00151B51"/>
    <w:rsid w:val="00163CCF"/>
    <w:rsid w:val="00167002"/>
    <w:rsid w:val="001D213C"/>
    <w:rsid w:val="00201D8D"/>
    <w:rsid w:val="00202DBB"/>
    <w:rsid w:val="00205F1A"/>
    <w:rsid w:val="00206E46"/>
    <w:rsid w:val="0021004A"/>
    <w:rsid w:val="00215374"/>
    <w:rsid w:val="00240D2E"/>
    <w:rsid w:val="00242F6F"/>
    <w:rsid w:val="00255054"/>
    <w:rsid w:val="0027088D"/>
    <w:rsid w:val="00280C91"/>
    <w:rsid w:val="002851DA"/>
    <w:rsid w:val="002B7D32"/>
    <w:rsid w:val="002D2AAC"/>
    <w:rsid w:val="002E2674"/>
    <w:rsid w:val="003048BF"/>
    <w:rsid w:val="0032338A"/>
    <w:rsid w:val="00337692"/>
    <w:rsid w:val="0037243A"/>
    <w:rsid w:val="003A5AC7"/>
    <w:rsid w:val="003D1E14"/>
    <w:rsid w:val="003F198F"/>
    <w:rsid w:val="00415147"/>
    <w:rsid w:val="0042359A"/>
    <w:rsid w:val="0043110C"/>
    <w:rsid w:val="00437970"/>
    <w:rsid w:val="00444140"/>
    <w:rsid w:val="0045081B"/>
    <w:rsid w:val="004606EE"/>
    <w:rsid w:val="0046607E"/>
    <w:rsid w:val="004665CA"/>
    <w:rsid w:val="004739BF"/>
    <w:rsid w:val="00476768"/>
    <w:rsid w:val="00483508"/>
    <w:rsid w:val="00490E1B"/>
    <w:rsid w:val="00495EB4"/>
    <w:rsid w:val="004B506F"/>
    <w:rsid w:val="004C4C5E"/>
    <w:rsid w:val="004F096E"/>
    <w:rsid w:val="004F3196"/>
    <w:rsid w:val="00532DF9"/>
    <w:rsid w:val="0053460B"/>
    <w:rsid w:val="0054128D"/>
    <w:rsid w:val="005417BB"/>
    <w:rsid w:val="00543BDE"/>
    <w:rsid w:val="00543F86"/>
    <w:rsid w:val="00557B36"/>
    <w:rsid w:val="00587E2C"/>
    <w:rsid w:val="00596A72"/>
    <w:rsid w:val="005A2EBB"/>
    <w:rsid w:val="005A54C3"/>
    <w:rsid w:val="005A634C"/>
    <w:rsid w:val="005B7F33"/>
    <w:rsid w:val="005C057F"/>
    <w:rsid w:val="005C355F"/>
    <w:rsid w:val="005E6676"/>
    <w:rsid w:val="006001B2"/>
    <w:rsid w:val="00607ED6"/>
    <w:rsid w:val="00613F72"/>
    <w:rsid w:val="0065458E"/>
    <w:rsid w:val="00666487"/>
    <w:rsid w:val="00667215"/>
    <w:rsid w:val="00687F91"/>
    <w:rsid w:val="0069429D"/>
    <w:rsid w:val="006B3762"/>
    <w:rsid w:val="006C4899"/>
    <w:rsid w:val="006E1C8B"/>
    <w:rsid w:val="006E7BD1"/>
    <w:rsid w:val="00700669"/>
    <w:rsid w:val="007951AD"/>
    <w:rsid w:val="007A2174"/>
    <w:rsid w:val="007B1776"/>
    <w:rsid w:val="007C7AC7"/>
    <w:rsid w:val="00836400"/>
    <w:rsid w:val="008544C1"/>
    <w:rsid w:val="008815EE"/>
    <w:rsid w:val="00882376"/>
    <w:rsid w:val="008A21EC"/>
    <w:rsid w:val="008B7513"/>
    <w:rsid w:val="008F7DDA"/>
    <w:rsid w:val="00923F04"/>
    <w:rsid w:val="009325DC"/>
    <w:rsid w:val="00950EDB"/>
    <w:rsid w:val="0095497D"/>
    <w:rsid w:val="0097435A"/>
    <w:rsid w:val="00993946"/>
    <w:rsid w:val="009A1AD4"/>
    <w:rsid w:val="009D3369"/>
    <w:rsid w:val="009E73EC"/>
    <w:rsid w:val="009E7600"/>
    <w:rsid w:val="009F10EB"/>
    <w:rsid w:val="00A01C0C"/>
    <w:rsid w:val="00A174CC"/>
    <w:rsid w:val="00A2357C"/>
    <w:rsid w:val="00A31F7F"/>
    <w:rsid w:val="00A356AD"/>
    <w:rsid w:val="00A65F5A"/>
    <w:rsid w:val="00A66677"/>
    <w:rsid w:val="00A7485E"/>
    <w:rsid w:val="00A75645"/>
    <w:rsid w:val="00AA0B59"/>
    <w:rsid w:val="00AB77A6"/>
    <w:rsid w:val="00AD5DFB"/>
    <w:rsid w:val="00AD759B"/>
    <w:rsid w:val="00AE2D32"/>
    <w:rsid w:val="00AF0EA2"/>
    <w:rsid w:val="00AF6911"/>
    <w:rsid w:val="00B02DBC"/>
    <w:rsid w:val="00B2713A"/>
    <w:rsid w:val="00B33106"/>
    <w:rsid w:val="00B34402"/>
    <w:rsid w:val="00B35CC8"/>
    <w:rsid w:val="00B47589"/>
    <w:rsid w:val="00B551AA"/>
    <w:rsid w:val="00B634DF"/>
    <w:rsid w:val="00B65836"/>
    <w:rsid w:val="00B664A6"/>
    <w:rsid w:val="00B7056E"/>
    <w:rsid w:val="00B90E09"/>
    <w:rsid w:val="00B93FAA"/>
    <w:rsid w:val="00BA0C16"/>
    <w:rsid w:val="00BA66F6"/>
    <w:rsid w:val="00BB58B7"/>
    <w:rsid w:val="00BD0B45"/>
    <w:rsid w:val="00BE79B1"/>
    <w:rsid w:val="00C62FC0"/>
    <w:rsid w:val="00C65872"/>
    <w:rsid w:val="00C72685"/>
    <w:rsid w:val="00C9025A"/>
    <w:rsid w:val="00CA318B"/>
    <w:rsid w:val="00CA3F6E"/>
    <w:rsid w:val="00CA791B"/>
    <w:rsid w:val="00CB3D5D"/>
    <w:rsid w:val="00CB4C6A"/>
    <w:rsid w:val="00CB56CC"/>
    <w:rsid w:val="00CE1C1D"/>
    <w:rsid w:val="00D42CFB"/>
    <w:rsid w:val="00D95C15"/>
    <w:rsid w:val="00DC7123"/>
    <w:rsid w:val="00DE7E63"/>
    <w:rsid w:val="00E034BE"/>
    <w:rsid w:val="00E1065B"/>
    <w:rsid w:val="00E3519E"/>
    <w:rsid w:val="00E57618"/>
    <w:rsid w:val="00E625C2"/>
    <w:rsid w:val="00E95B37"/>
    <w:rsid w:val="00EF3144"/>
    <w:rsid w:val="00EF630C"/>
    <w:rsid w:val="00F11F2B"/>
    <w:rsid w:val="00F31C2A"/>
    <w:rsid w:val="00F335E4"/>
    <w:rsid w:val="00F34DA2"/>
    <w:rsid w:val="00F92FCD"/>
    <w:rsid w:val="00FF3ECC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e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RientrocorpodeltestoCarattere">
    <w:name w:val="Rientro corpo del testo Carattere"/>
    <w:basedOn w:val="Carpredefinitoparagrafo"/>
    <w:link w:val="Rientrocorpodeltesto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Carpredefinitoparagrafo"/>
    <w:qFormat/>
    <w:rsid w:val="006C6960"/>
  </w:style>
  <w:style w:type="character" w:customStyle="1" w:styleId="IntestazioneCarattere">
    <w:name w:val="Intestazione Carattere"/>
    <w:basedOn w:val="Carpredefinitoparagrafo"/>
    <w:link w:val="Intestazione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PidipaginaCarattere">
    <w:name w:val="Piè di pagina Carattere"/>
    <w:basedOn w:val="Carpredefinitoparagrafo"/>
    <w:link w:val="Pidipagina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e"/>
    <w:next w:val="Corpotesto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Corpotesto">
    <w:name w:val="Body Text"/>
    <w:basedOn w:val="Normale"/>
    <w:pPr>
      <w:spacing w:after="140" w:line="276" w:lineRule="auto"/>
    </w:pPr>
  </w:style>
  <w:style w:type="paragraph" w:styleId="Elenco">
    <w:name w:val="List"/>
    <w:basedOn w:val="Corpotesto"/>
    <w:rPr>
      <w:rFonts w:cs="Arial Unicode MS"/>
    </w:rPr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e"/>
    <w:qFormat/>
    <w:pPr>
      <w:suppressLineNumbers/>
    </w:pPr>
    <w:rPr>
      <w:rFonts w:cs="Arial Unicode MS"/>
    </w:rPr>
  </w:style>
  <w:style w:type="paragraph" w:styleId="Rientrocorpodeltesto">
    <w:name w:val="Body Text Indent"/>
    <w:basedOn w:val="Normale"/>
    <w:link w:val="RientrocorpodeltestoCarattere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e"/>
    <w:qFormat/>
  </w:style>
  <w:style w:type="paragraph" w:styleId="Intestazione">
    <w:name w:val="header"/>
    <w:basedOn w:val="Normale"/>
    <w:link w:val="IntestazioneCarattere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Pidipagina">
    <w:name w:val="footer"/>
    <w:basedOn w:val="Normale"/>
    <w:link w:val="PidipaginaCarattere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Grigliatabella">
    <w:name w:val="Table Grid"/>
    <w:basedOn w:val="Tabellanormale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stocommento">
    <w:name w:val="annotation text"/>
    <w:basedOn w:val="Normale"/>
    <w:link w:val="TestocommentoCarattere"/>
    <w:uiPriority w:val="99"/>
    <w:semiHidden/>
    <w:unhideWhenUsed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Rimandocommento">
    <w:name w:val="annotation reference"/>
    <w:basedOn w:val="Carpredefinitoparagrafo"/>
    <w:uiPriority w:val="99"/>
    <w:semiHidden/>
    <w:unhideWhenUsed/>
    <w:rPr>
      <w:sz w:val="16"/>
      <w:szCs w:val="16"/>
    </w:rPr>
  </w:style>
  <w:style w:type="character" w:styleId="Collegamentoipertestuale">
    <w:name w:val="Hyperlink"/>
    <w:basedOn w:val="Carpredefinitoparagrafo"/>
    <w:uiPriority w:val="99"/>
    <w:unhideWhenUsed/>
    <w:rsid w:val="00437970"/>
    <w:rPr>
      <w:color w:val="0563C1" w:themeColor="hyperlink"/>
      <w:u w:val="single"/>
    </w:rPr>
  </w:style>
  <w:style w:type="character" w:styleId="Menzionenonrisolta">
    <w:name w:val="Unresolved Mention"/>
    <w:basedOn w:val="Carpredefinitoparagrafo"/>
    <w:uiPriority w:val="99"/>
    <w:rsid w:val="00437970"/>
    <w:rPr>
      <w:color w:val="605E5C"/>
      <w:shd w:val="clear" w:color="auto" w:fill="E1DFDD"/>
    </w:rPr>
  </w:style>
  <w:style w:type="character" w:styleId="Collegamentovisitato">
    <w:name w:val="FollowedHyperlink"/>
    <w:basedOn w:val="Carpredefinitoparagrafo"/>
    <w:uiPriority w:val="99"/>
    <w:semiHidden/>
    <w:unhideWhenUsed/>
    <w:rsid w:val="00437970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e"/>
    <w:link w:val="EndNoteBibliographyTitleCar"/>
    <w:rsid w:val="00A01C0C"/>
    <w:pPr>
      <w:jc w:val="center"/>
    </w:pPr>
  </w:style>
  <w:style w:type="character" w:customStyle="1" w:styleId="EndNoteBibliographyTitleCar">
    <w:name w:val="EndNote Bibliography Title Car"/>
    <w:basedOn w:val="Carpredefinitoparagrafo"/>
    <w:link w:val="EndNoteBibliographyTitle"/>
    <w:rsid w:val="00A01C0C"/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e"/>
    <w:link w:val="EndNoteBibliographyCar"/>
    <w:rsid w:val="00A01C0C"/>
  </w:style>
  <w:style w:type="character" w:customStyle="1" w:styleId="EndNoteBibliographyCar">
    <w:name w:val="EndNote Bibliography Car"/>
    <w:basedOn w:val="Carpredefinitoparagrafo"/>
    <w:link w:val="EndNoteBibliography"/>
    <w:rsid w:val="00A01C0C"/>
    <w:rPr>
      <w:rFonts w:ascii="Times New Roman" w:eastAsia="Times New Roman" w:hAnsi="Times New Roman" w:cs="Times New Roman"/>
      <w:lang w:val="en-US"/>
    </w:rPr>
  </w:style>
  <w:style w:type="paragraph" w:customStyle="1" w:styleId="msonormal0">
    <w:name w:val="msonormal"/>
    <w:basedOn w:val="Normale"/>
    <w:rsid w:val="009D3369"/>
    <w:pPr>
      <w:spacing w:before="100" w:beforeAutospacing="1" w:after="100" w:afterAutospacing="1"/>
    </w:pPr>
    <w:rPr>
      <w:lang w:val="fr-FR" w:eastAsia="fr-FR"/>
    </w:rPr>
  </w:style>
  <w:style w:type="paragraph" w:customStyle="1" w:styleId="xl63">
    <w:name w:val="xl63"/>
    <w:basedOn w:val="Normale"/>
    <w:rsid w:val="009D3369"/>
    <w:pPr>
      <w:pBdr>
        <w:top w:val="single" w:sz="8" w:space="0" w:color="auto"/>
        <w:bottom w:val="single" w:sz="8" w:space="0" w:color="auto"/>
      </w:pBdr>
      <w:spacing w:before="100" w:beforeAutospacing="1" w:after="100" w:afterAutospacing="1"/>
      <w:textAlignment w:val="center"/>
    </w:pPr>
    <w:rPr>
      <w:rFonts w:ascii="Arial Narrow" w:hAnsi="Arial Narrow"/>
      <w:b/>
      <w:bCs/>
      <w:color w:val="000000"/>
      <w:sz w:val="14"/>
      <w:szCs w:val="14"/>
      <w:lang w:val="fr-FR" w:eastAsia="fr-FR"/>
    </w:rPr>
  </w:style>
  <w:style w:type="paragraph" w:customStyle="1" w:styleId="xl64">
    <w:name w:val="xl64"/>
    <w:basedOn w:val="Normale"/>
    <w:rsid w:val="009D3369"/>
    <w:pPr>
      <w:spacing w:before="100" w:beforeAutospacing="1" w:after="100" w:afterAutospacing="1"/>
      <w:textAlignment w:val="center"/>
    </w:pPr>
    <w:rPr>
      <w:rFonts w:ascii="Arial Narrow" w:hAnsi="Arial Narrow"/>
      <w:i/>
      <w:iCs/>
      <w:color w:val="000000"/>
      <w:sz w:val="14"/>
      <w:szCs w:val="14"/>
      <w:lang w:val="fr-FR" w:eastAsia="fr-FR"/>
    </w:rPr>
  </w:style>
  <w:style w:type="paragraph" w:customStyle="1" w:styleId="xl65">
    <w:name w:val="xl65"/>
    <w:basedOn w:val="Normale"/>
    <w:rsid w:val="009D3369"/>
    <w:pPr>
      <w:pBdr>
        <w:bottom w:val="single" w:sz="8" w:space="0" w:color="auto"/>
      </w:pBdr>
      <w:spacing w:before="100" w:beforeAutospacing="1" w:after="100" w:afterAutospacing="1"/>
      <w:textAlignment w:val="center"/>
    </w:pPr>
    <w:rPr>
      <w:rFonts w:ascii="Arial Narrow" w:hAnsi="Arial Narrow"/>
      <w:i/>
      <w:iCs/>
      <w:color w:val="FF0000"/>
      <w:sz w:val="14"/>
      <w:szCs w:val="14"/>
      <w:lang w:val="fr-FR" w:eastAsia="fr-FR"/>
    </w:rPr>
  </w:style>
  <w:style w:type="paragraph" w:customStyle="1" w:styleId="xl66">
    <w:name w:val="xl66"/>
    <w:basedOn w:val="Normale"/>
    <w:rsid w:val="009D3369"/>
    <w:pPr>
      <w:pBdr>
        <w:bottom w:val="single" w:sz="8" w:space="0" w:color="auto"/>
      </w:pBdr>
      <w:spacing w:before="100" w:beforeAutospacing="1" w:after="100" w:afterAutospacing="1"/>
      <w:textAlignment w:val="center"/>
    </w:pPr>
    <w:rPr>
      <w:rFonts w:ascii="Arial Narrow" w:hAnsi="Arial Narrow"/>
      <w:color w:val="000000"/>
      <w:sz w:val="14"/>
      <w:szCs w:val="14"/>
      <w:lang w:val="fr-FR" w:eastAsia="fr-FR"/>
    </w:rPr>
  </w:style>
  <w:style w:type="paragraph" w:styleId="PreformattatoHTML">
    <w:name w:val="HTML Preformatted"/>
    <w:basedOn w:val="Normale"/>
    <w:link w:val="PreformattatoHTMLCarattere"/>
    <w:uiPriority w:val="99"/>
    <w:unhideWhenUsed/>
    <w:rsid w:val="00557B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fr-FR" w:eastAsia="fr-FR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rsid w:val="00557B36"/>
    <w:rPr>
      <w:rFonts w:ascii="Courier New" w:eastAsia="Times New Roman" w:hAnsi="Courier New" w:cs="Courier New"/>
      <w:sz w:val="20"/>
      <w:szCs w:val="20"/>
      <w:lang w:val="fr-FR" w:eastAsia="fr-FR"/>
    </w:rPr>
  </w:style>
  <w:style w:type="paragraph" w:styleId="Revisione">
    <w:name w:val="Revision"/>
    <w:hidden/>
    <w:uiPriority w:val="99"/>
    <w:semiHidden/>
    <w:rsid w:val="00E1065B"/>
    <w:rPr>
      <w:rFonts w:ascii="Times New Roman" w:eastAsia="Times New Roman" w:hAnsi="Times New Roman" w:cs="Times New Roman"/>
      <w:lang w:val="en-US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B1776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B1776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character" w:customStyle="1" w:styleId="doi">
    <w:name w:val="doi"/>
    <w:basedOn w:val="Carpredefinitoparagrafo"/>
    <w:rsid w:val="00242F6F"/>
  </w:style>
  <w:style w:type="character" w:customStyle="1" w:styleId="identifier">
    <w:name w:val="identifier"/>
    <w:basedOn w:val="Carpredefinitoparagrafo"/>
    <w:rsid w:val="00A356AD"/>
  </w:style>
  <w:style w:type="character" w:customStyle="1" w:styleId="id-label">
    <w:name w:val="id-label"/>
    <w:basedOn w:val="Carpredefinitoparagrafo"/>
    <w:rsid w:val="00A356AD"/>
  </w:style>
  <w:style w:type="character" w:styleId="Enfasigrassetto">
    <w:name w:val="Strong"/>
    <w:basedOn w:val="Carpredefinitoparagrafo"/>
    <w:uiPriority w:val="22"/>
    <w:qFormat/>
    <w:rsid w:val="00A356A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198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16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260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4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040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5503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92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309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51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4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62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76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3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06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8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3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89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35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erbini@ufv.br" TargetMode="External"/><Relationship Id="rId13" Type="http://schemas.microsoft.com/office/2016/09/relationships/commentsIds" Target="commentsIds.xml"/><Relationship Id="rId18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microsoft.com/office/2011/relationships/commentsExtended" Target="commentsExtended.xml"/><Relationship Id="rId17" Type="http://schemas.openxmlformats.org/officeDocument/2006/relationships/hyperlink" Target="https://doi.org/10.1007/s00705-021-05309-2" TargetMode="External"/><Relationship Id="rId2" Type="http://schemas.openxmlformats.org/officeDocument/2006/relationships/styles" Target="styles.xml"/><Relationship Id="rId16" Type="http://schemas.openxmlformats.org/officeDocument/2006/relationships/hyperlink" Target="https://pubmed.ncbi.nlm.nih.gov/34919512" TargetMode="External"/><Relationship Id="rId20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comments" Target="comments.xml"/><Relationship Id="rId5" Type="http://schemas.openxmlformats.org/officeDocument/2006/relationships/footnotes" Target="footnotes.xml"/><Relationship Id="rId15" Type="http://schemas.openxmlformats.org/officeDocument/2006/relationships/hyperlink" Target="https://doi.org/10.1099%2Fjgv.0.001696" TargetMode="External"/><Relationship Id="rId10" Type="http://schemas.openxmlformats.org/officeDocument/2006/relationships/hyperlink" Target="https://www.ncbi.nlm.nih.gov/nuccore/NC_040186.1/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www.ncbi.nlm.nih.gov/nuccore/NC_028989.1/" TargetMode="Externa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8</Pages>
  <Words>9202</Words>
  <Characters>52452</Characters>
  <Application>Microsoft Office Word</Application>
  <DocSecurity>0</DocSecurity>
  <Lines>437</Lines>
  <Paragraphs>123</Paragraphs>
  <ScaleCrop>false</ScaleCrop>
  <HeadingPairs>
    <vt:vector size="6" baseType="variant">
      <vt:variant>
        <vt:lpstr>Titolo</vt:lpstr>
      </vt:variant>
      <vt:variant>
        <vt:i4>1</vt:i4>
      </vt:variant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61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Walker</dc:creator>
  <dc:description/>
  <cp:lastModifiedBy>Luisa Rubino</cp:lastModifiedBy>
  <cp:revision>2</cp:revision>
  <dcterms:created xsi:type="dcterms:W3CDTF">2023-10-27T19:13:00Z</dcterms:created>
  <dcterms:modified xsi:type="dcterms:W3CDTF">2023-10-27T19:13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